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36771D73" w:rsidR="000B7B98" w:rsidRPr="00F04602" w:rsidRDefault="000B7B98" w:rsidP="000B7B98">
      <w:pPr>
        <w:pStyle w:val="Title"/>
      </w:pPr>
      <w:r w:rsidRPr="00F04602">
        <w:t>Highly variable allelic effects preclude polygenic adaptation under</w:t>
      </w:r>
      <w:r w:rsidR="00D214BD" w:rsidRPr="00F04602">
        <w:t xml:space="preserve"> high mutation rates and strong selection</w:t>
      </w:r>
      <w:r w:rsidRPr="00F04602">
        <w:t>.</w:t>
      </w:r>
    </w:p>
    <w:p w14:paraId="323B3DBB" w14:textId="77777777" w:rsidR="004B6242" w:rsidRPr="00F04602" w:rsidRDefault="004B6242" w:rsidP="00AA6892">
      <w:pPr>
        <w:pStyle w:val="Title"/>
      </w:pPr>
    </w:p>
    <w:p w14:paraId="25BBFAEA" w14:textId="77777777" w:rsidR="004B6242" w:rsidRPr="00F04602" w:rsidRDefault="004B6242" w:rsidP="00AA6892">
      <w:pPr>
        <w:pStyle w:val="Title"/>
      </w:pPr>
    </w:p>
    <w:p w14:paraId="3795B488" w14:textId="77777777" w:rsidR="004B6242" w:rsidRPr="00F04602" w:rsidRDefault="004B6242" w:rsidP="00AA6892">
      <w:pPr>
        <w:pStyle w:val="Title"/>
      </w:pPr>
    </w:p>
    <w:p w14:paraId="053B90DD" w14:textId="77777777" w:rsidR="004B6242" w:rsidRPr="00F04602" w:rsidRDefault="004B6242" w:rsidP="00AA6892">
      <w:pPr>
        <w:pStyle w:val="Title"/>
      </w:pPr>
    </w:p>
    <w:p w14:paraId="59311E63" w14:textId="77777777" w:rsidR="004B6242" w:rsidRPr="00F04602" w:rsidRDefault="004B6242" w:rsidP="00AA6892">
      <w:pPr>
        <w:pStyle w:val="Title"/>
      </w:pPr>
    </w:p>
    <w:p w14:paraId="4C67AD55" w14:textId="77777777" w:rsidR="004B6242" w:rsidRPr="00F04602" w:rsidRDefault="004B6242" w:rsidP="00AA6892">
      <w:pPr>
        <w:pStyle w:val="Title"/>
      </w:pPr>
    </w:p>
    <w:p w14:paraId="407168E6" w14:textId="77777777" w:rsidR="004B6242" w:rsidRPr="00F04602" w:rsidRDefault="004B6242" w:rsidP="00AA6892">
      <w:pPr>
        <w:pStyle w:val="Title"/>
      </w:pPr>
    </w:p>
    <w:p w14:paraId="28386F10" w14:textId="77777777" w:rsidR="004B6242" w:rsidRPr="00F04602" w:rsidRDefault="004B6242" w:rsidP="004B6242">
      <w:pPr>
        <w:pStyle w:val="Title"/>
        <w:jc w:val="center"/>
      </w:pPr>
    </w:p>
    <w:p w14:paraId="180974E8" w14:textId="77777777" w:rsidR="004B6242" w:rsidRPr="00F04602" w:rsidRDefault="004B6242" w:rsidP="004B6242">
      <w:pPr>
        <w:pStyle w:val="Title"/>
        <w:jc w:val="center"/>
      </w:pPr>
    </w:p>
    <w:p w14:paraId="3DD6B5AF" w14:textId="77777777" w:rsidR="004B6242" w:rsidRPr="00F04602" w:rsidRDefault="004B6242" w:rsidP="004B6242">
      <w:pPr>
        <w:pStyle w:val="Title"/>
        <w:jc w:val="center"/>
      </w:pPr>
    </w:p>
    <w:p w14:paraId="7104C666" w14:textId="77777777" w:rsidR="004B6242" w:rsidRPr="00F04602" w:rsidRDefault="004B6242" w:rsidP="004B6242">
      <w:pPr>
        <w:pStyle w:val="Title"/>
        <w:jc w:val="center"/>
      </w:pPr>
    </w:p>
    <w:p w14:paraId="5F3C305D" w14:textId="77777777" w:rsidR="004B6242" w:rsidRPr="00F04602" w:rsidRDefault="004B6242" w:rsidP="004B6242">
      <w:pPr>
        <w:pStyle w:val="Title"/>
        <w:jc w:val="center"/>
      </w:pPr>
    </w:p>
    <w:p w14:paraId="23183CA0" w14:textId="77777777" w:rsidR="004B6242" w:rsidRPr="00F04602" w:rsidRDefault="004B6242" w:rsidP="004B6242">
      <w:pPr>
        <w:pStyle w:val="Title"/>
        <w:jc w:val="center"/>
      </w:pPr>
    </w:p>
    <w:p w14:paraId="73DA7B9F" w14:textId="77777777" w:rsidR="004B6242" w:rsidRPr="00F04602" w:rsidRDefault="004B6242" w:rsidP="004B6242">
      <w:pPr>
        <w:pStyle w:val="Title"/>
        <w:jc w:val="center"/>
      </w:pPr>
    </w:p>
    <w:p w14:paraId="1FC57721" w14:textId="77777777" w:rsidR="004B6242" w:rsidRPr="00F04602" w:rsidRDefault="004B6242" w:rsidP="004B6242">
      <w:pPr>
        <w:pStyle w:val="Title"/>
        <w:jc w:val="center"/>
      </w:pPr>
    </w:p>
    <w:p w14:paraId="7577E3E8" w14:textId="77777777" w:rsidR="004B6242" w:rsidRPr="00F04602" w:rsidRDefault="004B6242" w:rsidP="004B6242">
      <w:pPr>
        <w:pStyle w:val="Title"/>
        <w:jc w:val="center"/>
      </w:pPr>
    </w:p>
    <w:p w14:paraId="3F2499BC" w14:textId="77777777" w:rsidR="004B6242" w:rsidRPr="00F04602" w:rsidRDefault="004B6242" w:rsidP="004B6242">
      <w:pPr>
        <w:pStyle w:val="Title"/>
        <w:jc w:val="center"/>
        <w:rPr>
          <w:sz w:val="52"/>
        </w:rPr>
      </w:pPr>
      <w:r w:rsidRPr="00F04602">
        <w:rPr>
          <w:sz w:val="52"/>
        </w:rPr>
        <w:t>Nicholas O’Brien</w:t>
      </w:r>
    </w:p>
    <w:p w14:paraId="203AA058" w14:textId="77777777" w:rsidR="00ED3A62" w:rsidRDefault="004B6242" w:rsidP="00F04602">
      <w:pPr>
        <w:pStyle w:val="Title"/>
        <w:jc w:val="center"/>
        <w:rPr>
          <w:sz w:val="32"/>
        </w:rPr>
      </w:pPr>
      <w:r w:rsidRPr="00F04602">
        <w:rPr>
          <w:sz w:val="32"/>
        </w:rPr>
        <w:t xml:space="preserve">Word count: </w:t>
      </w:r>
      <w:r w:rsidR="00562CBA">
        <w:rPr>
          <w:sz w:val="32"/>
        </w:rPr>
        <w:t>7965 (Abstract: 214)</w:t>
      </w:r>
    </w:p>
    <w:p w14:paraId="78DCA3DA" w14:textId="77777777" w:rsidR="00ED3A62" w:rsidRDefault="00ED3A62" w:rsidP="00F04602">
      <w:pPr>
        <w:pStyle w:val="Title"/>
        <w:jc w:val="center"/>
        <w:rPr>
          <w:sz w:val="32"/>
        </w:rPr>
      </w:pPr>
    </w:p>
    <w:p w14:paraId="262BACAE" w14:textId="77777777" w:rsidR="00ED3A62" w:rsidRDefault="00ED3A62" w:rsidP="00F04602">
      <w:pPr>
        <w:pStyle w:val="Title"/>
        <w:jc w:val="center"/>
        <w:rPr>
          <w:sz w:val="32"/>
        </w:rPr>
      </w:pPr>
    </w:p>
    <w:p w14:paraId="33708B44" w14:textId="19430F93" w:rsidR="00F04602" w:rsidRPr="00ED3A62" w:rsidRDefault="00ED3A62" w:rsidP="00ED3A62">
      <w:pPr>
        <w:pStyle w:val="Title"/>
        <w:rPr>
          <w:rFonts w:eastAsiaTheme="minorHAnsi"/>
          <w:spacing w:val="0"/>
          <w:kern w:val="0"/>
          <w:sz w:val="24"/>
          <w:szCs w:val="24"/>
          <w:lang w:val="en-US"/>
        </w:rPr>
      </w:pPr>
      <w:r w:rsidRPr="00ED3A62">
        <w:rPr>
          <w:rFonts w:eastAsiaTheme="minorHAnsi"/>
          <w:spacing w:val="0"/>
          <w:kern w:val="0"/>
          <w:sz w:val="24"/>
          <w:szCs w:val="24"/>
          <w:lang w:val="en-US"/>
        </w:rPr>
        <w:lastRenderedPageBreak/>
        <w:t>“The research carried out in the course of this investigation and the results presented</w:t>
      </w:r>
      <w:r>
        <w:rPr>
          <w:rFonts w:eastAsiaTheme="minorHAnsi"/>
          <w:spacing w:val="0"/>
          <w:kern w:val="0"/>
          <w:sz w:val="24"/>
          <w:szCs w:val="24"/>
          <w:lang w:val="en-US"/>
        </w:rPr>
        <w:t xml:space="preserve"> </w:t>
      </w:r>
      <w:r w:rsidRPr="00ED3A62">
        <w:rPr>
          <w:rFonts w:eastAsiaTheme="minorHAnsi"/>
          <w:spacing w:val="0"/>
          <w:kern w:val="0"/>
          <w:sz w:val="24"/>
          <w:szCs w:val="24"/>
          <w:lang w:val="en-US"/>
        </w:rPr>
        <w:t>in this report are,</w:t>
      </w:r>
      <w:r>
        <w:rPr>
          <w:rFonts w:eastAsiaTheme="minorHAnsi"/>
          <w:spacing w:val="0"/>
          <w:kern w:val="0"/>
          <w:sz w:val="24"/>
          <w:szCs w:val="24"/>
          <w:lang w:val="en-US"/>
        </w:rPr>
        <w:t xml:space="preserve"> </w:t>
      </w:r>
      <w:r w:rsidRPr="00ED3A62">
        <w:rPr>
          <w:rFonts w:eastAsiaTheme="minorHAnsi"/>
          <w:spacing w:val="0"/>
          <w:kern w:val="0"/>
          <w:sz w:val="24"/>
          <w:szCs w:val="24"/>
          <w:lang w:val="en-US"/>
        </w:rPr>
        <w:t>except where acknowledged, the original work of the author, and</w:t>
      </w:r>
      <w:r>
        <w:rPr>
          <w:rFonts w:eastAsiaTheme="minorHAnsi"/>
          <w:spacing w:val="0"/>
          <w:kern w:val="0"/>
          <w:sz w:val="24"/>
          <w:szCs w:val="24"/>
          <w:lang w:val="en-US"/>
        </w:rPr>
        <w:t xml:space="preserve"> </w:t>
      </w:r>
      <w:r w:rsidRPr="00ED3A62">
        <w:rPr>
          <w:rFonts w:eastAsiaTheme="minorHAnsi"/>
          <w:spacing w:val="0"/>
          <w:kern w:val="0"/>
          <w:sz w:val="24"/>
          <w:szCs w:val="24"/>
          <w:lang w:val="en-US"/>
        </w:rPr>
        <w:t>all research was conducted during the</w:t>
      </w:r>
      <w:r>
        <w:rPr>
          <w:rFonts w:eastAsiaTheme="minorHAnsi"/>
          <w:spacing w:val="0"/>
          <w:kern w:val="0"/>
          <w:sz w:val="24"/>
          <w:szCs w:val="24"/>
          <w:lang w:val="en-US"/>
        </w:rPr>
        <w:t xml:space="preserve"> </w:t>
      </w:r>
      <w:r w:rsidRPr="00ED3A62">
        <w:rPr>
          <w:rFonts w:eastAsiaTheme="minorHAnsi"/>
          <w:spacing w:val="0"/>
          <w:kern w:val="0"/>
          <w:sz w:val="24"/>
          <w:szCs w:val="24"/>
          <w:lang w:val="en-US"/>
        </w:rPr>
        <w:t>Honours program.”</w:t>
      </w:r>
      <w:r w:rsidR="00F04602" w:rsidRPr="00ED3A62">
        <w:rPr>
          <w:rFonts w:eastAsiaTheme="minorHAnsi"/>
          <w:spacing w:val="0"/>
          <w:kern w:val="0"/>
          <w:sz w:val="24"/>
          <w:szCs w:val="24"/>
          <w:lang w:val="en-US"/>
        </w:rPr>
        <w:br w:type="page"/>
      </w:r>
    </w:p>
    <w:p w14:paraId="692C7DFA" w14:textId="50A1F7CF" w:rsidR="0052182A" w:rsidRPr="0052182A" w:rsidRDefault="0052182A" w:rsidP="0052182A">
      <w:pPr>
        <w:pStyle w:val="TOC1"/>
        <w:rPr>
          <w:u w:val="none"/>
        </w:rPr>
      </w:pPr>
      <w:r w:rsidRPr="0052182A">
        <w:rPr>
          <w:u w:val="none"/>
        </w:rPr>
        <w:lastRenderedPageBreak/>
        <w:t>Table of contents</w:t>
      </w:r>
    </w:p>
    <w:p w14:paraId="31672155" w14:textId="4B21C26C" w:rsidR="006C2E10" w:rsidRDefault="008226A0" w:rsidP="0052182A">
      <w:pPr>
        <w:pStyle w:val="TOC1"/>
        <w:rPr>
          <w:rFonts w:eastAsiaTheme="minorEastAsia" w:cstheme="minorBidi"/>
          <w:noProof/>
          <w:u w:val="none"/>
          <w:lang w:val="en-US"/>
        </w:rPr>
      </w:pPr>
      <w:r w:rsidRPr="00F04602">
        <w:rPr>
          <w:rFonts w:ascii="Arial" w:hAnsi="Arial" w:cs="Arial"/>
        </w:rPr>
        <w:fldChar w:fldCharType="begin"/>
      </w:r>
      <w:r w:rsidRPr="00F04602">
        <w:rPr>
          <w:rFonts w:ascii="Arial" w:hAnsi="Arial" w:cs="Arial"/>
        </w:rPr>
        <w:instrText xml:space="preserve"> TOC \o "1-3" \h \z </w:instrText>
      </w:r>
      <w:r w:rsidRPr="00F04602">
        <w:rPr>
          <w:rFonts w:ascii="Arial" w:hAnsi="Arial" w:cs="Arial"/>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B522DA" w:rsidP="0052182A">
      <w:pPr>
        <w:pStyle w:val="TOC1"/>
        <w:rPr>
          <w:rFonts w:eastAsiaTheme="minorEastAsia" w:cstheme="minorBidi"/>
          <w:noProof/>
          <w:u w:val="none"/>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B522DA" w:rsidP="0052182A">
      <w:pPr>
        <w:pStyle w:val="TOC1"/>
        <w:rPr>
          <w:rFonts w:eastAsiaTheme="minorEastAsia" w:cstheme="minorBidi"/>
          <w:noProof/>
          <w:u w:val="none"/>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B522DA">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B522DA">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B522DA">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B522DA">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B522DA" w:rsidP="0052182A">
      <w:pPr>
        <w:pStyle w:val="TOC1"/>
        <w:rPr>
          <w:rFonts w:eastAsiaTheme="minorEastAsia" w:cstheme="minorBidi"/>
          <w:noProof/>
          <w:u w:val="none"/>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B522DA">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B522DA">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B522DA">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B522DA">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B522DA" w:rsidP="0052182A">
      <w:pPr>
        <w:pStyle w:val="TOC1"/>
        <w:rPr>
          <w:rFonts w:eastAsiaTheme="minorEastAsia" w:cstheme="minorBidi"/>
          <w:noProof/>
          <w:u w:val="none"/>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B522DA" w:rsidP="0052182A">
      <w:pPr>
        <w:pStyle w:val="TOC1"/>
        <w:rPr>
          <w:rFonts w:eastAsiaTheme="minorEastAsia" w:cstheme="minorBidi"/>
          <w:noProof/>
          <w:u w:val="none"/>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B522DA" w:rsidP="0052182A">
      <w:pPr>
        <w:pStyle w:val="TOC1"/>
        <w:rPr>
          <w:rFonts w:eastAsiaTheme="minorEastAsia" w:cstheme="minorBidi"/>
          <w:noProof/>
          <w:u w:val="none"/>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B522DA">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B522DA">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B522DA">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B522DA">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B522DA">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B522DA">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B522DA">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B522DA">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B522DA">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B522DA" w:rsidP="0052182A">
      <w:pPr>
        <w:pStyle w:val="TOC1"/>
        <w:rPr>
          <w:rFonts w:eastAsiaTheme="minorEastAsia" w:cstheme="minorBidi"/>
          <w:noProof/>
          <w:u w:val="none"/>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B522DA">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B522DA">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B522DA">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B522DA">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B522DA" w:rsidP="0052182A">
      <w:pPr>
        <w:pStyle w:val="TOC1"/>
        <w:rPr>
          <w:rFonts w:eastAsiaTheme="minorEastAsia" w:cstheme="minorBidi"/>
          <w:noProof/>
          <w:u w:val="none"/>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B522DA" w:rsidP="0052182A">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64EC991C" w14:textId="77777777" w:rsidR="0052182A" w:rsidRDefault="0052182A">
      <w:pPr>
        <w:rPr>
          <w:rFonts w:asciiTheme="minorHAnsi" w:hAnsiTheme="minorHAnsi" w:cstheme="minorHAnsi"/>
          <w:b/>
          <w:bCs/>
          <w:caps/>
          <w:noProof/>
          <w:sz w:val="22"/>
          <w:szCs w:val="22"/>
          <w:u w:val="single"/>
        </w:rPr>
      </w:pPr>
      <w:r>
        <w:rPr>
          <w:noProof/>
        </w:rPr>
        <w:br w:type="page"/>
      </w:r>
    </w:p>
    <w:p w14:paraId="19117AE1" w14:textId="1410AC10" w:rsidR="00802332" w:rsidRPr="00FF2A89" w:rsidRDefault="008226A0" w:rsidP="00FF2A89">
      <w:pPr>
        <w:pStyle w:val="Heading1"/>
      </w:pPr>
      <w:r w:rsidRPr="00F04602">
        <w:lastRenderedPageBreak/>
        <w:fldChar w:fldCharType="end"/>
      </w:r>
      <w:bookmarkStart w:id="0" w:name="_Toc55740053"/>
      <w:r w:rsidR="005343F5" w:rsidRPr="00F04602">
        <w:t>Abstract</w:t>
      </w:r>
      <w:bookmarkEnd w:id="0"/>
    </w:p>
    <w:p w14:paraId="3387D5AB" w14:textId="61BAFDC7"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commentRangeStart w:id="1"/>
      <w:r w:rsidR="00BF3DF0">
        <w:t>model</w:t>
      </w:r>
      <w:commentRangeEnd w:id="1"/>
      <w:r w:rsidR="00C243EA">
        <w:rPr>
          <w:rStyle w:val="CommentReference"/>
        </w:rPr>
        <w:commentReference w:id="1"/>
      </w:r>
      <w:r w:rsidR="00BF3DF0">
        <w:t xml:space="preserve">. </w:t>
      </w:r>
      <w:ins w:id="2" w:author="Nicholas Obrien" w:date="2020-11-08T18:28:00Z">
        <w:r w:rsidR="000614EC">
          <w:t>Distributions of allelic effects were unaffected by changes in mutational variance under House-of-Cards models, however the all</w:t>
        </w:r>
      </w:ins>
      <w:ins w:id="3" w:author="Nicholas Obrien" w:date="2020-11-08T18:29:00Z">
        <w:r w:rsidR="000614EC">
          <w:t xml:space="preserve">elic effect distributions underlying </w:t>
        </w:r>
      </w:ins>
      <w:ins w:id="4" w:author="Nicholas Obrien" w:date="2020-11-08T18:28:00Z">
        <w:r w:rsidR="000614EC">
          <w:t xml:space="preserve">Gaussian models </w:t>
        </w:r>
      </w:ins>
      <w:ins w:id="5" w:author="Nicholas Obrien" w:date="2020-11-08T18:29:00Z">
        <w:r w:rsidR="000614EC">
          <w:t xml:space="preserve">were </w:t>
        </w:r>
      </w:ins>
      <w:ins w:id="6" w:author="Nicholas Obrien" w:date="2020-11-08T18:30:00Z">
        <w:r w:rsidR="000614EC">
          <w:t>proportional</w:t>
        </w:r>
      </w:ins>
      <w:ins w:id="7" w:author="Nicholas Obrien" w:date="2020-11-08T18:29:00Z">
        <w:r w:rsidR="000614EC">
          <w:t xml:space="preserve"> to changes in mutational variance. </w:t>
        </w:r>
      </w:ins>
      <w:ins w:id="8" w:author="Nicholas Obrien" w:date="2020-11-08T18:30:00Z">
        <w:r w:rsidR="000614EC">
          <w:t xml:space="preserve">Gaussian models were unable to regulate their allelic effects, </w:t>
        </w:r>
      </w:ins>
      <w:ins w:id="9" w:author="Nicholas Obrien" w:date="2020-11-08T18:31:00Z">
        <w:r w:rsidR="00CF0087">
          <w:t xml:space="preserve">meaning </w:t>
        </w:r>
      </w:ins>
      <w:ins w:id="10" w:author="Nicholas Obrien" w:date="2020-11-08T18:32:00Z">
        <w:r w:rsidR="00CF0087">
          <w:t xml:space="preserve">high </w:t>
        </w:r>
      </w:ins>
      <w:ins w:id="11" w:author="Nicholas Obrien" w:date="2020-11-08T18:31:00Z">
        <w:r w:rsidR="00CF0087">
          <w:t>mutational variance was able to shift</w:t>
        </w:r>
      </w:ins>
      <w:ins w:id="12" w:author="Nicholas Obrien" w:date="2020-11-08T18:32:00Z">
        <w:r w:rsidR="00CF0087">
          <w:t xml:space="preserve"> Gaussian</w:t>
        </w:r>
      </w:ins>
      <w:ins w:id="13" w:author="Nicholas Obrien" w:date="2020-11-08T18:31:00Z">
        <w:r w:rsidR="00CF0087">
          <w:t xml:space="preserve"> </w:t>
        </w:r>
      </w:ins>
      <w:ins w:id="14" w:author="Nicholas Obrien" w:date="2020-11-08T18:30:00Z">
        <w:r w:rsidR="000614EC">
          <w:t xml:space="preserve">populations away from the </w:t>
        </w:r>
      </w:ins>
      <w:ins w:id="15" w:author="Nicholas Obrien" w:date="2020-11-08T18:31:00Z">
        <w:r w:rsidR="00CF0087">
          <w:t xml:space="preserve">phenotypic </w:t>
        </w:r>
      </w:ins>
      <w:ins w:id="16" w:author="Nicholas Obrien" w:date="2020-11-08T18:30:00Z">
        <w:r w:rsidR="000614EC">
          <w:t>optimum</w:t>
        </w:r>
      </w:ins>
      <w:ins w:id="17" w:author="Nicholas Obrien" w:date="2020-11-08T18:32:00Z">
        <w:r w:rsidR="00CF0087">
          <w:t>.</w:t>
        </w:r>
        <w:r w:rsidR="005377D4">
          <w:t xml:space="preserve"> This was not the case under House-of-Ca</w:t>
        </w:r>
      </w:ins>
      <w:ins w:id="18" w:author="Nicholas Obrien" w:date="2020-11-08T18:33:00Z">
        <w:r w:rsidR="005377D4">
          <w:t>rds models.</w:t>
        </w:r>
      </w:ins>
      <w:ins w:id="19" w:author="Nicholas Obrien" w:date="2020-11-08T18:31:00Z">
        <w:r w:rsidR="000614EC">
          <w:t xml:space="preserve"> </w:t>
        </w:r>
      </w:ins>
      <w:r w:rsidR="00D11D5A" w:rsidRPr="00F04602">
        <w:t xml:space="preserve">These dynamics lend credence to the evolution of mutation rates and the trade-off between adaptability and adaptedness,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20" w:name="_Toc55740054"/>
      <w:r w:rsidRPr="00F04602">
        <w:lastRenderedPageBreak/>
        <w:t>Introduction</w:t>
      </w:r>
      <w:bookmarkEnd w:id="20"/>
    </w:p>
    <w:p w14:paraId="180FAE87" w14:textId="3D4FFF44"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w:t>
      </w:r>
      <w:del w:id="21" w:author="Nicholas Obrien" w:date="2020-11-08T18:34:00Z">
        <w:r w:rsidR="00D96297" w:rsidDel="00B522DA">
          <w:rPr>
            <w:lang w:val="en-US"/>
          </w:rPr>
          <w:delText xml:space="preserve">be </w:delText>
        </w:r>
      </w:del>
      <w:r w:rsidR="00D96297">
        <w:rPr>
          <w:lang w:val="en-US"/>
        </w:rPr>
        <w:t xml:space="preserve">thus </w:t>
      </w:r>
      <w:ins w:id="22" w:author="Nicholas Obrien" w:date="2020-11-08T18:34:00Z">
        <w:r w:rsidR="00B522DA">
          <w:rPr>
            <w:lang w:val="en-US"/>
          </w:rPr>
          <w:t xml:space="preserve">be </w:t>
        </w:r>
      </w:ins>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78DBF4E0"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del w:id="23" w:author="Nicholas Obrien" w:date="2020-11-08T18:35:00Z">
        <w:r w:rsidR="000F5382" w:rsidDel="00B522DA">
          <w:rPr>
            <w:lang w:val="en-US"/>
          </w:rPr>
          <w:delText>seen</w:delText>
        </w:r>
      </w:del>
      <w:ins w:id="24" w:author="Nicholas Obrien" w:date="2020-11-08T18:35:00Z">
        <w:r w:rsidR="00B522DA">
          <w:rPr>
            <w:lang w:val="en-US"/>
          </w:rPr>
          <w:t>perceived</w:t>
        </w:r>
      </w:ins>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212083E8"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41C63850"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approach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they 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3D8270EB"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591D77B2"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 </w:instrText>
      </w:r>
      <w:r w:rsidR="000B099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DATA </w:instrText>
      </w:r>
      <w:r w:rsidR="000B0992">
        <w:rPr>
          <w:lang w:val="en-US"/>
        </w:rPr>
      </w:r>
      <w:r w:rsidR="000B0992">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them over long periods of time</w:t>
      </w:r>
      <w:r w:rsidR="00144A71" w:rsidRPr="00F04602">
        <w:rPr>
          <w:lang w:val="en-US"/>
        </w:rPr>
        <w:t xml:space="preserve">. </w:t>
      </w:r>
      <w:r w:rsidR="00FD60F9">
        <w:rPr>
          <w:lang w:val="en-US"/>
        </w:rPr>
        <w:t xml:space="preserve"> </w:t>
      </w:r>
    </w:p>
    <w:p w14:paraId="009F6034" w14:textId="50A0F862"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DD103C"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ins w:id="25" w:author="Nicholas Obrien" w:date="2020-11-08T18:46:00Z">
        <w:r w:rsidR="00015B28">
          <w:rPr>
            <w:lang w:val="en-US"/>
          </w:rPr>
          <w:t>,</w:t>
        </w:r>
      </w:ins>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an optimum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 </w:instrText>
      </w:r>
      <w:r w:rsidR="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DATA </w:instrText>
      </w:r>
      <w:r w:rsidR="00962428">
        <w:rPr>
          <w:lang w:val="en-US"/>
        </w:rPr>
      </w:r>
      <w:r w:rsidR="00962428">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962428">
        <w:rPr>
          <w:rFonts w:eastAsiaTheme="minorEastAsia"/>
          <w:lang w:val="en-US"/>
        </w:rPr>
        <w:t>H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because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 xml:space="preserve">effect mutations are deleterious </w:t>
      </w:r>
      <w:r w:rsidR="00962428">
        <w:rPr>
          <w:rFonts w:eastAsiaTheme="minorEastAsia"/>
          <w:lang w:val="en-US"/>
        </w:rPr>
        <w:t xml:space="preserve">post-adaptation, driving populations away from a phenotypic optimum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However, large</w:t>
      </w:r>
      <w:r w:rsidR="00962428">
        <w:rPr>
          <w:rFonts w:eastAsiaTheme="minorEastAsia"/>
          <w:lang w:val="en-US"/>
        </w:rPr>
        <w:t>-</w:t>
      </w:r>
      <w:r w:rsidR="00962428" w:rsidRPr="00F04602">
        <w:rPr>
          <w:rFonts w:eastAsiaTheme="minorEastAsia"/>
          <w:lang w:val="en-US"/>
        </w:rPr>
        <w:t xml:space="preserve">effect </w:t>
      </w:r>
      <w:r w:rsidR="00962428">
        <w:rPr>
          <w:rFonts w:eastAsiaTheme="minorEastAsia"/>
          <w:lang w:val="en-US"/>
        </w:rPr>
        <w:t xml:space="preserve">mutations </w:t>
      </w:r>
      <w:r w:rsidR="00962428" w:rsidRPr="00F04602">
        <w:rPr>
          <w:rFonts w:eastAsiaTheme="minorEastAsia"/>
          <w:lang w:val="en-US"/>
        </w:rPr>
        <w:t>can be beneficial early in the adaptive process</w:t>
      </w:r>
      <w:r w:rsidR="00962428">
        <w:rPr>
          <w:rFonts w:eastAsiaTheme="minorEastAsia"/>
          <w:lang w:val="en-US"/>
        </w:rPr>
        <w:t>, pushing</w:t>
      </w:r>
      <w:r w:rsidR="00962428" w:rsidRPr="00F04602">
        <w:rPr>
          <w:rFonts w:eastAsiaTheme="minorEastAsia"/>
          <w:lang w:val="en-US"/>
        </w:rPr>
        <w:t xml:space="preserve"> populations </w:t>
      </w:r>
      <w:r w:rsidR="00962428">
        <w:rPr>
          <w:rFonts w:eastAsiaTheme="minorEastAsia"/>
          <w:lang w:val="en-US"/>
        </w:rPr>
        <w:t xml:space="preserve">closer </w:t>
      </w:r>
      <w:r w:rsidR="00962428" w:rsidRPr="00F04602">
        <w:rPr>
          <w:rFonts w:eastAsiaTheme="minorEastAsia"/>
          <w:lang w:val="en-US"/>
        </w:rPr>
        <w:t xml:space="preserve">to </w:t>
      </w:r>
      <w:r w:rsidR="00962428">
        <w:rPr>
          <w:rFonts w:eastAsiaTheme="minorEastAsia"/>
          <w:lang w:val="en-US"/>
        </w:rPr>
        <w:t>a</w:t>
      </w:r>
      <w:r w:rsidR="00962428" w:rsidRPr="00F04602">
        <w:rPr>
          <w:rFonts w:eastAsiaTheme="minorEastAsia"/>
          <w:lang w:val="en-US"/>
        </w:rPr>
        <w:t xml:space="preserve"> </w:t>
      </w:r>
      <w:r w:rsidR="00962428" w:rsidRPr="00F04602">
        <w:rPr>
          <w:lang w:val="en-US"/>
        </w:rPr>
        <w:t xml:space="preserve">phenotypic </w:t>
      </w:r>
      <w:r w:rsidR="00962428" w:rsidRPr="00F04602">
        <w:rPr>
          <w:rFonts w:eastAsiaTheme="minorEastAsia"/>
          <w:lang w:val="en-US"/>
        </w:rPr>
        <w:t xml:space="preserve">optimum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Gilbert and Whitlock</w:t>
      </w:r>
      <w:r w:rsidR="00962428" w:rsidRPr="00F04602">
        <w:rPr>
          <w:rFonts w:eastAsiaTheme="minorEastAsia"/>
          <w:noProof/>
          <w:lang w:val="en-US"/>
        </w:rPr>
        <w:t xml:space="preserve"> 2017)</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5D343A4F"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mutation rates, </w:t>
      </w:r>
      <w:r w:rsidR="003C40D3" w:rsidRPr="00F04602">
        <w:rPr>
          <w:lang w:val="en-US"/>
        </w:rPr>
        <w:lastRenderedPageBreak/>
        <w:t>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 </w:instrTex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 xml:space="preserve">House-of-Cards (HoC)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 </w:instrTex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D3EE6" w:rsidRPr="00F04602">
        <w:rPr>
          <w:lang w:val="en-US"/>
        </w:rPr>
        <w:t xml:space="preserve">. In species with low recombination, </w:t>
      </w:r>
      <w:r w:rsidR="009147C2">
        <w:rPr>
          <w:lang w:val="en-US"/>
        </w:rPr>
        <w:t>however</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 </w:instrTex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DATA </w:instrText>
      </w:r>
      <w:r w:rsidR="00A04F85">
        <w:rPr>
          <w:lang w:val="en-US"/>
        </w:rPr>
      </w:r>
      <w:r w:rsidR="00A04F85">
        <w:rPr>
          <w:lang w:val="en-US"/>
        </w:rPr>
        <w:fldChar w:fldCharType="end"/>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 xml:space="preserve">reveal which environmental and genetic circumstances favor high mutation rates, h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1617A79"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1B6861" w:rsidRPr="00F04602">
        <w:rPr>
          <w:rFonts w:eastAsiaTheme="minorEastAsia"/>
          <w:lang w:val="en-US"/>
        </w:rPr>
        <w:t>.</w:t>
      </w:r>
      <w:r w:rsidR="000C47C8" w:rsidRPr="00F04602">
        <w:rPr>
          <w:rFonts w:eastAsiaTheme="minorEastAsia"/>
          <w:lang w:val="en-US"/>
        </w:rPr>
        <w:t xml:space="preserve"> </w:t>
      </w:r>
    </w:p>
    <w:p w14:paraId="4E8153C3" w14:textId="6E9277C2"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give rise to</w:t>
      </w:r>
      <w:r w:rsidR="006F291E">
        <w:rPr>
          <w:lang w:val="en-US"/>
        </w:rPr>
        <w:t xml:space="preserve"> adaptation</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95793">
        <w:rPr>
          <w:lang w:val="en-US"/>
        </w:rPr>
        <w:t xml:space="preserve">link </w:t>
      </w:r>
      <w:r w:rsidRPr="00F04602">
        <w:rPr>
          <w:lang w:val="en-US"/>
        </w:rPr>
        <w:t>adaptive outcomes</w:t>
      </w:r>
      <w:r w:rsidR="00790843">
        <w:rPr>
          <w:lang w:val="en-US"/>
        </w:rPr>
        <w:t xml:space="preserve"> to </w:t>
      </w:r>
      <w:r w:rsidRPr="00F04602">
        <w:rPr>
          <w:lang w:val="en-US"/>
        </w:rPr>
        <w:t xml:space="preserve">underlying variance-covariance structures and </w:t>
      </w:r>
      <w:r w:rsidR="000941C0" w:rsidRPr="00F04602">
        <w:rPr>
          <w:lang w:val="en-US"/>
        </w:rPr>
        <w:t>distributions of alleles</w:t>
      </w:r>
      <w:r w:rsidR="00B365A8">
        <w:rPr>
          <w:lang w:val="en-US"/>
        </w:rPr>
        <w:t xml:space="preserve">, finding which </w:t>
      </w:r>
      <w:r w:rsidR="00A861EE">
        <w:rPr>
          <w:lang w:val="en-US"/>
        </w:rPr>
        <w:t>genetic architectures and CoA models</w:t>
      </w:r>
      <w:r w:rsidR="00B365A8">
        <w:rPr>
          <w:lang w:val="en-US"/>
        </w:rPr>
        <w:t xml:space="preserve">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6" w:name="_Toc55740055"/>
      <w:r w:rsidRPr="00F04602">
        <w:t>Methods</w:t>
      </w:r>
      <w:bookmarkEnd w:id="26"/>
    </w:p>
    <w:p w14:paraId="12785729" w14:textId="25D70E42"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 xml:space="preserve">was confounded with mutation rate, however.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27" w:name="_Toc55740056"/>
      <w:r w:rsidRPr="00F04602">
        <w:t xml:space="preserve">Common model </w:t>
      </w:r>
      <w:r w:rsidR="00F731BF" w:rsidRPr="00F04602">
        <w:t>elements</w:t>
      </w:r>
      <w:bookmarkEnd w:id="27"/>
    </w:p>
    <w:p w14:paraId="392485AE" w14:textId="068A1BC0"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3027A4" w:rsidRPr="00F04602">
        <w:rPr>
          <w:lang w:val="en-US"/>
        </w:rPr>
        <w:t xml:space="preserve">8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w:t>
      </w:r>
      <w:r w:rsidRPr="00F04602">
        <w:rPr>
          <w:lang w:val="en-US"/>
        </w:rPr>
        <w:lastRenderedPageBreak/>
        <w:t>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RDefault="00D175F6" w:rsidP="005343F5">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77777777" w:rsidR="000F0531" w:rsidRPr="00F04602" w:rsidRDefault="000F0531" w:rsidP="005343F5">
      <w:pPr>
        <w:spacing w:before="120" w:after="120" w:line="480" w:lineRule="auto"/>
        <w:ind w:firstLine="720"/>
        <w:rPr>
          <w:lang w:val="en-US"/>
        </w:rPr>
      </w:pPr>
    </w:p>
    <w:p w14:paraId="2C67177B" w14:textId="77777777" w:rsidR="007F39D0" w:rsidRPr="00F04602" w:rsidRDefault="00BB7422" w:rsidP="005343F5">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28" w:name="_Hlk53940415"/>
          <m:r>
            <w:rPr>
              <w:rFonts w:ascii="Cambria Math" w:hAnsi="Cambria Math"/>
              <w:lang w:val="en-US"/>
            </w:rPr>
            <m:t>β</m:t>
          </m:r>
          <w:bookmarkEnd w:id="28"/>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B522DA"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3E01C767" w:rsidR="00994321" w:rsidRPr="00F04602" w:rsidRDefault="004270CD" w:rsidP="005343F5">
      <w:pPr>
        <w:spacing w:before="120" w:after="120" w:line="480" w:lineRule="auto"/>
        <w:ind w:firstLine="720"/>
        <w:rPr>
          <w:lang w:val="en-US"/>
        </w:rPr>
      </w:pPr>
      <w:r w:rsidRPr="00F04602">
        <w:rPr>
          <w:lang w:val="en-US"/>
        </w:rPr>
        <w:t>where µ represents the per-locus mutation rate</w:t>
      </w:r>
      <w:r w:rsidR="006D2E7D" w:rsidRPr="00F04602">
        <w:rPr>
          <w:lang w:val="en-US"/>
        </w:rPr>
        <w:t xml:space="preserve"> per generation</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indicated that 50,000 generations</w:t>
      </w:r>
      <w:r w:rsidR="00BA5DFB" w:rsidRPr="00F04602">
        <w:rPr>
          <w:lang w:val="en-US"/>
        </w:rPr>
        <w:t xml:space="preserve"> of burn-in</w:t>
      </w:r>
      <w:r w:rsidR="008D078B" w:rsidRPr="00F04602">
        <w:rPr>
          <w:lang w:val="en-US"/>
        </w:rPr>
        <w:t xml:space="preserve"> was sufficient for </w:t>
      </w:r>
      <w:r w:rsidR="00920ED8" w:rsidRPr="00F04602">
        <w:rPr>
          <w:lang w:val="en-US"/>
        </w:rPr>
        <w:t>my</w:t>
      </w:r>
      <w:r w:rsidR="008D078B" w:rsidRPr="00F04602">
        <w:rPr>
          <w:lang w:val="en-US"/>
        </w:rPr>
        <w:t xml:space="preserve"> population size</w:t>
      </w:r>
      <w:r w:rsidR="00920ED8" w:rsidRPr="00F04602">
        <w:rPr>
          <w:lang w:val="en-US"/>
        </w:rPr>
        <w:t>, N</w:t>
      </w:r>
      <w:r w:rsidR="00920ED8" w:rsidRPr="00F04602">
        <w:rPr>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 however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5343F5">
      <w:pPr>
        <w:spacing w:before="120" w:after="120" w:line="480" w:lineRule="auto"/>
        <w:ind w:firstLine="720"/>
        <w:rPr>
          <w:lang w:val="en-US"/>
        </w:rPr>
      </w:pPr>
    </w:p>
    <w:p w14:paraId="7848AADC" w14:textId="4769D16B" w:rsidR="00994321" w:rsidRPr="00F04602" w:rsidRDefault="00994321" w:rsidP="002E2E2C">
      <w:pPr>
        <w:pStyle w:val="Heading2"/>
      </w:pPr>
      <w:bookmarkStart w:id="29" w:name="_Toc55740057"/>
      <w:r w:rsidRPr="00F04602">
        <w:t>Model specific characteristics</w:t>
      </w:r>
      <w:bookmarkEnd w:id="29"/>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B522DA"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RDefault="00B522DA"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5343F5">
      <w:pPr>
        <w:spacing w:before="120" w:after="120" w:line="480" w:lineRule="auto"/>
        <w:ind w:firstLine="720"/>
        <w:jc w:val="center"/>
        <w:rPr>
          <w:rFonts w:eastAsiaTheme="minorEastAsia"/>
          <w:lang w:val="en-US"/>
        </w:rPr>
      </w:pPr>
    </w:p>
    <w:p w14:paraId="7F1B89C6" w14:textId="47E4BB24" w:rsidR="00C121FD" w:rsidRPr="00F04602" w:rsidRDefault="000C426B" w:rsidP="005343F5">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s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n is the number of traits, and x</w:t>
      </w:r>
      <w:r w:rsidR="00D46F7A" w:rsidRPr="00F04602">
        <w:rPr>
          <w:rFonts w:eastAsiaTheme="minorEastAsia"/>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n. </w:t>
      </w:r>
      <w:r w:rsidR="00624963" w:rsidRPr="00F04602">
        <w:rPr>
          <w:rFonts w:eastAsiaTheme="minorEastAsia"/>
          <w:lang w:val="en-US"/>
        </w:rPr>
        <w:t>To ensure a theoretical minimum and maximum fitness, 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xml:space="preserve">, and maximum fitness was 1. This results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51196DC5" w14:textId="77777777" w:rsidR="00994321" w:rsidRPr="00F04602" w:rsidRDefault="00994321" w:rsidP="005343F5">
      <w:pPr>
        <w:spacing w:before="120" w:after="120" w:line="480" w:lineRule="auto"/>
        <w:ind w:firstLine="720"/>
        <w:rPr>
          <w:rFonts w:eastAsiaTheme="minorEastAsia"/>
          <w:lang w:val="en-US"/>
        </w:rPr>
      </w:pPr>
    </w:p>
    <w:p w14:paraId="67AB585A" w14:textId="2F71E380" w:rsidR="007836DB" w:rsidRPr="00F04602" w:rsidRDefault="00F731BF" w:rsidP="002E2E2C">
      <w:pPr>
        <w:pStyle w:val="Heading2"/>
      </w:pPr>
      <w:bookmarkStart w:id="30" w:name="_Toc55740058"/>
      <w:r w:rsidRPr="00F04602">
        <w:t>Model Parameterization</w:t>
      </w:r>
      <w:bookmarkEnd w:id="30"/>
    </w:p>
    <w:p w14:paraId="0010347D" w14:textId="3E67B87E" w:rsidR="004B4692" w:rsidRPr="00F04602" w:rsidRDefault="00BD0A45" w:rsidP="005343F5">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 </w:t>
      </w:r>
      <w:r w:rsidR="008703C8" w:rsidRPr="00F04602">
        <w:rPr>
          <w:lang w:val="en-US"/>
        </w:rPr>
        <w:lastRenderedPageBreak/>
        <w:t xml:space="preserve">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 xml:space="preserve">The hypercube sampling was necessary to explore the entire parameter space, as simple factorial designs would have been impractical to achie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742DB2" w:rsidRPr="00F04602">
        <w:rPr>
          <w:lang w:val="en-US"/>
        </w:rPr>
        <w:t>32 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62262A" w:rsidRPr="00F04602">
        <w:rPr>
          <w:lang w:val="en-US"/>
        </w:rPr>
        <w:t>high 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p>
    <w:p w14:paraId="02CA556C" w14:textId="77777777" w:rsidR="0076598C" w:rsidRPr="00F04602" w:rsidRDefault="0076598C" w:rsidP="005343F5">
      <w:pPr>
        <w:spacing w:before="120" w:after="120" w:line="480" w:lineRule="auto"/>
        <w:ind w:firstLine="720"/>
        <w:rPr>
          <w:lang w:val="en-US"/>
        </w:rPr>
      </w:pPr>
    </w:p>
    <w:p w14:paraId="6EC2C35E" w14:textId="78C6905E" w:rsidR="004B4692" w:rsidRPr="00F04602" w:rsidRDefault="00007E00" w:rsidP="002E2E2C">
      <w:pPr>
        <w:pStyle w:val="Heading2"/>
      </w:pPr>
      <w:bookmarkStart w:id="31" w:name="_Toc55740059"/>
      <w:r w:rsidRPr="00F04602">
        <w:t>Analysis</w:t>
      </w:r>
      <w:bookmarkEnd w:id="31"/>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Where p</w:t>
      </w:r>
      <w:r w:rsidRPr="00F04602">
        <w:rPr>
          <w:rFonts w:eastAsiaTheme="minorEastAsia"/>
          <w:vertAlign w:val="subscript"/>
          <w:lang w:val="en-US"/>
        </w:rPr>
        <w:t>i</w:t>
      </w:r>
      <w:r w:rsidRPr="00F04602">
        <w:rPr>
          <w:rFonts w:eastAsiaTheme="minorEastAsia"/>
          <w:lang w:val="en-US"/>
        </w:rPr>
        <w:t xml:space="preserve"> and q</w:t>
      </w:r>
      <w:r w:rsidRPr="00F04602">
        <w:rPr>
          <w:rFonts w:eastAsiaTheme="minorEastAsia"/>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8869C7E" w:rsidR="00E434E1" w:rsidRDefault="00D07FD2" w:rsidP="009B4AAD">
      <w:pPr>
        <w:spacing w:before="120" w:after="120" w:line="480" w:lineRule="auto"/>
        <w:ind w:firstLine="720"/>
        <w:rPr>
          <w:lang w:val="en-US"/>
        </w:rPr>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units, and maladapted with distances greater than 16 units. I used a Chi-square test 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50F2D4A2" w14:textId="485C4DD7" w:rsidR="00E434E1" w:rsidRDefault="00E434E1" w:rsidP="005E3190">
      <w:pPr>
        <w:spacing w:before="120" w:after="120" w:line="480" w:lineRule="auto"/>
        <w:ind w:firstLine="720"/>
        <w:rPr>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p>
    <w:p w14:paraId="37D6FFEF" w14:textId="08B84AA3" w:rsidR="00EF12DC" w:rsidRPr="003C0431" w:rsidRDefault="00EF12DC" w:rsidP="003C0431">
      <w:pPr>
        <w:spacing w:before="120" w:after="120" w:line="480" w:lineRule="auto"/>
        <w:ind w:firstLine="720"/>
        <w:rPr>
          <w:rFonts w:eastAsiaTheme="minorEastAsia"/>
          <w:lang w:val="en-US"/>
        </w:rPr>
      </w:pPr>
      <w:r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Pr="00F04602">
        <w:rPr>
          <w:rFonts w:eastAsiaTheme="minorEastAsia"/>
          <w:vertAlign w:val="subscript"/>
          <w:lang w:val="en-US"/>
        </w:rPr>
        <w:t>A</w:t>
      </w:r>
      <w:r w:rsidRPr="00F04602">
        <w:rPr>
          <w:rFonts w:eastAsiaTheme="minorEastAsia"/>
          <w:lang w:val="en-US"/>
        </w:rPr>
        <w:t xml:space="preserve"> within each model. I adjusted for heteroskedasticity with EHW robust standard errors. Multiple regressions were calculated across 50 replicates owing to RAM limitations.</w:t>
      </w:r>
    </w:p>
    <w:p w14:paraId="6F8E7FC7" w14:textId="69129A89"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t-</w:t>
      </w:r>
      <w:r w:rsidR="0026655D">
        <w:rPr>
          <w:lang w:val="en-US"/>
        </w:rPr>
        <w:t xml:space="preserve"> and F-</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due 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9757A9" w:rsidRPr="00F04602">
        <w:rPr>
          <w:lang w:val="en-US"/>
        </w:rPr>
        <w:lastRenderedPageBreak/>
        <w:t xml:space="preserve">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576B6039" w:rsidR="006F5D7C" w:rsidRPr="00F04602" w:rsidRDefault="006F5D7C" w:rsidP="005343F5">
      <w:pPr>
        <w:pStyle w:val="Heading1"/>
      </w:pPr>
      <w:bookmarkStart w:id="32" w:name="_Toc55740060"/>
      <w:r w:rsidRPr="00F04602">
        <w:t>Results</w:t>
      </w:r>
      <w:bookmarkEnd w:id="32"/>
    </w:p>
    <w:p w14:paraId="4D575568" w14:textId="0521A1E7" w:rsidR="005624EF" w:rsidRPr="00F04602" w:rsidRDefault="00C53F88" w:rsidP="00F63185">
      <w:pPr>
        <w:pStyle w:val="Heading2"/>
      </w:pPr>
      <w:bookmarkStart w:id="33" w:name="_Toc55740061"/>
      <w:r w:rsidRPr="00F04602">
        <w:t>Tracking population dynamics over time</w:t>
      </w:r>
      <w:bookmarkEnd w:id="33"/>
    </w:p>
    <w:p w14:paraId="65785B1A" w14:textId="21D16719"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0B7306" w:rsidRPr="00F04602">
        <w:rPr>
          <w:lang w:val="en-US"/>
        </w:rPr>
        <w:t xml:space="preserve">2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6B6A04" w:rsidRPr="00F04602">
        <w:rPr>
          <w:lang w:val="en-US"/>
        </w:rPr>
        <w:t xml:space="preserve">M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34"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34"/>
    </w:p>
    <w:p w14:paraId="7334F545" w14:textId="24096221" w:rsidR="00FE03EE" w:rsidRPr="00F04602" w:rsidRDefault="00920ED8" w:rsidP="005343F5">
      <w:pPr>
        <w:spacing w:before="120" w:after="120" w:line="480" w:lineRule="auto"/>
        <w:ind w:firstLine="720"/>
        <w:rPr>
          <w:lang w:val="en-US"/>
        </w:rPr>
      </w:pPr>
      <w:r w:rsidRPr="00F04602">
        <w:rPr>
          <w:lang w:val="en-US"/>
        </w:rPr>
        <w:lastRenderedPageBreak/>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35" w:name="_Toc55740063"/>
      <w:r w:rsidRPr="00F04602">
        <w:t>Genetic architecture effects on adaptation with Continuum of Alleles models</w:t>
      </w:r>
      <w:bookmarkEnd w:id="35"/>
    </w:p>
    <w:p w14:paraId="4C1AB0EF" w14:textId="1E3DF991"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w:t>
      </w:r>
      <w:r w:rsidR="00C47A0D" w:rsidRPr="00F04602">
        <w:rPr>
          <w:lang w:val="en-US"/>
        </w:rPr>
        <w:lastRenderedPageBreak/>
        <w:t xml:space="preserve">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 xml:space="preserve">and/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D746E5" w:rsidRPr="00F04602">
        <w:rPr>
          <w:lang w:val="en-US"/>
        </w:rPr>
        <w:t>Furthermore, m</w:t>
      </w:r>
      <w:r w:rsidR="00EE2D10" w:rsidRPr="00F04602">
        <w:rPr>
          <w:lang w:val="en-US"/>
        </w:rPr>
        <w:t xml:space="preserve">ean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7F2FCA72"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FC784A" w:rsidRPr="00F04602">
        <w:rPr>
          <w:rStyle w:val="acopre"/>
        </w:rPr>
        <w:t xml:space="preserve"> distance, </w:t>
      </w:r>
      <w:r w:rsidR="00B12B3D" w:rsidRPr="00F04602">
        <w:rPr>
          <w:rStyle w:val="acopre"/>
        </w:rPr>
        <w:t>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w:t>
      </w:r>
      <w:r w:rsidR="0042111A" w:rsidRPr="00F04602">
        <w:rPr>
          <w:rStyle w:val="acopre"/>
        </w:rPr>
        <w:lastRenderedPageBreak/>
        <w:t xml:space="preserve">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2DEF7F2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 however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 to variance, differences in covariance could be explained mainly b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13E549DA"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0.014 </w:t>
      </w:r>
      <w:r w:rsidRPr="00F04602">
        <w:rPr>
          <w:rStyle w:val="acopre"/>
        </w:rPr>
        <w:t xml:space="preserve">± 0.005), and House-of-Cards models </w:t>
      </w:r>
      <w:r w:rsidR="00892A5E" w:rsidRPr="00F04602">
        <w:rPr>
          <w:rStyle w:val="acopre"/>
        </w:rPr>
        <w:t xml:space="preserve">carrying </w:t>
      </w:r>
      <w:r w:rsidRPr="00F04602">
        <w:rPr>
          <w:rStyle w:val="acopre"/>
        </w:rPr>
        <w:t xml:space="preserve">slightly more (-3.616 ± 1.691). </w:t>
      </w:r>
      <w:r w:rsidR="00B137F8" w:rsidRPr="00F04602">
        <w:rPr>
          <w:rStyle w:val="acopre"/>
        </w:rPr>
        <w:t>Increasing additive effect size from low to high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lastRenderedPageBreak/>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36" w:name="_Toc55740064"/>
      <w:r w:rsidRPr="00F04602">
        <w:t>Allelic effect size distributions with Continuum of Alleles models</w:t>
      </w:r>
      <w:bookmarkEnd w:id="36"/>
    </w:p>
    <w:p w14:paraId="1FBD4D31" w14:textId="77777777"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9F1B20">
        <w:rPr>
          <w:lang w:val="en-US"/>
        </w:rPr>
        <w:t>s</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CD84434"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191A1C" w:rsidRPr="00F04602">
        <w:rPr>
          <w:lang w:val="en-US"/>
        </w:rPr>
        <w:t>, 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w:t>
      </w:r>
      <w:r w:rsidR="000F2064" w:rsidRPr="00F04602">
        <w:rPr>
          <w:lang w:val="en-US"/>
        </w:rPr>
        <w:lastRenderedPageBreak/>
        <w:t>first compared the means of distributions across models and genetic architectures. The resulting regression was insignificant (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 indicating a lack of directional mutational bias. </w:t>
      </w:r>
      <w:r w:rsidR="00920ED8" w:rsidRPr="00F04602">
        <w:rPr>
          <w:lang w:val="en-US"/>
        </w:rPr>
        <w:t>I</w:t>
      </w:r>
      <w:r w:rsidR="000F2064" w:rsidRPr="00F04602">
        <w:rPr>
          <w:lang w:val="en-US"/>
        </w:rPr>
        <w:t xml:space="preserve"> then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0F2064" w:rsidRPr="00F04602">
        <w:rPr>
          <w:lang w:val="en-US"/>
        </w:rPr>
        <w:t xml:space="preserve"> (F</w:t>
      </w:r>
      <w:r w:rsidR="00EB6401" w:rsidRPr="00F04602">
        <w:rPr>
          <w:vertAlign w:val="subscript"/>
          <w:lang w:val="en-US"/>
        </w:rPr>
        <w:t>17, 411</w:t>
      </w:r>
      <w:r w:rsidR="00EB6401" w:rsidRPr="00F04602">
        <w:rPr>
          <w:lang w:val="en-US"/>
        </w:rPr>
        <w:t xml:space="preserve"> = 55.04, p &lt; 0.0001, Adjusted R</w:t>
      </w:r>
      <w:r w:rsidR="00EB6401" w:rsidRPr="00F04602">
        <w:rPr>
          <w:vertAlign w:val="superscript"/>
          <w:lang w:val="en-US"/>
        </w:rPr>
        <w:t>2</w:t>
      </w:r>
      <w:r w:rsidR="00EB6401" w:rsidRPr="00F04602">
        <w:rPr>
          <w:lang w:val="en-US"/>
        </w:rPr>
        <w:t xml:space="preserve"> = 0.851). </w:t>
      </w:r>
      <w:r w:rsidR="00191A1C" w:rsidRPr="00F04602">
        <w:rPr>
          <w:lang w:val="en-US"/>
        </w:rPr>
        <w:t xml:space="preserve">Additive effect size explained 66.2% of total variability between models.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E37971" w:rsidRPr="00F04602">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r w:rsidR="00DD6BCE" w:rsidRPr="00F04602">
        <w:rPr>
          <w:lang w:val="en-US"/>
        </w:rPr>
        <w:t>Another aspect of the allelic effect distribution</w:t>
      </w:r>
      <w:r w:rsidR="00191A1C" w:rsidRPr="00F04602">
        <w:rPr>
          <w:lang w:val="en-US"/>
        </w:rPr>
        <w:t xml:space="preserve"> is the kurtosis, which describes the rarity of large-effect</w:t>
      </w:r>
      <w:r w:rsidR="004E4A7C" w:rsidRPr="00F04602">
        <w:rPr>
          <w:lang w:val="en-US"/>
        </w:rPr>
        <w:t xml:space="preserve"> alleles</w:t>
      </w:r>
      <w:r w:rsidR="00191A1C" w:rsidRPr="00F04602">
        <w:rPr>
          <w:lang w:val="en-US"/>
        </w:rPr>
        <w:t>.</w:t>
      </w:r>
    </w:p>
    <w:p w14:paraId="03FBC746" w14:textId="68A98E1C"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 xml:space="preserve">urtosis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1C0E0C98" w:rsidR="002E630D" w:rsidRPr="00F04602" w:rsidRDefault="004E7878" w:rsidP="008457DA">
      <w:pPr>
        <w:spacing w:before="120" w:after="120" w:line="480" w:lineRule="auto"/>
        <w:ind w:firstLine="720"/>
        <w:rPr>
          <w:rStyle w:val="acopre"/>
        </w:rPr>
      </w:pPr>
      <w:r w:rsidRPr="00F04602">
        <w:rPr>
          <w:rStyle w:val="acopre"/>
        </w:rPr>
        <w:lastRenderedPageBreak/>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37" w:name="_Toc55740065"/>
      <w:r w:rsidRPr="00F04602">
        <w:t>Discussion</w:t>
      </w:r>
      <w:bookmarkEnd w:id="37"/>
    </w:p>
    <w:p w14:paraId="1B2A8F7D" w14:textId="3C73AC5A"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 however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lastRenderedPageBreak/>
        <w:t>optimum (</w:t>
      </w:r>
      <w:r w:rsidR="00BF19A3" w:rsidRPr="00F04602">
        <w:rPr>
          <w:lang w:val="en-US"/>
        </w:rPr>
        <w:t>Figure</w:t>
      </w:r>
      <w:r w:rsidR="007361D7" w:rsidRPr="00F04602">
        <w:rPr>
          <w:lang w:val="en-US"/>
        </w:rPr>
        <w:t xml:space="preserve"> 4A), comparable to null models. In these populations, drift is likely to overcome selection; a result of 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1116403D" w:rsidR="00E01048" w:rsidRPr="00F04602"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 xml:space="preserve">This problem is especially prevalent in small populations where drift is expected to dominate, however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 however Gardon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ell adapted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this suggests that selection must be reasonably strong to drive populations away from mildly maladapted phenotypes</w:t>
      </w:r>
      <w:r w:rsidR="00751F19" w:rsidRPr="00F04602">
        <w:t>, particularly if population sizes are small</w:t>
      </w:r>
      <w:r w:rsidR="00C67E19" w:rsidRPr="00F04602">
        <w:t xml:space="preserve">. </w:t>
      </w:r>
    </w:p>
    <w:p w14:paraId="18D5BC62" w14:textId="100BE1D0" w:rsidR="00C15661" w:rsidRPr="00F04602" w:rsidRDefault="00751F19" w:rsidP="00C15661">
      <w:pPr>
        <w:spacing w:line="480" w:lineRule="auto"/>
        <w:ind w:firstLine="709"/>
      </w:pPr>
      <w:r w:rsidRPr="00F04602">
        <w:t>Even among adapted populations, the effect of the drift-barrier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lastRenderedPageBreak/>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31C7E8D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9E48A6" w:rsidRPr="00F04602">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 </w:instrTex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Pr="00F04602">
        <w:t xml:space="preserve">intermediate 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 </w:instrTex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1CF0A992"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lastRenderedPageBreak/>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C05F7B" w:rsidRPr="00F04602">
        <w:rPr>
          <w:lang w:val="en-US"/>
        </w:rPr>
        <w:t xml:space="preserve"> – 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C05F7B" w:rsidRPr="00F04602">
        <w:rPr>
          <w:lang w:val="en-US"/>
        </w:rPr>
        <w:t xml:space="preserve">Under Gaussian models, large-effect mutations are less deleterious and more common, and so persist in greater numbers, driving increases in additive varianc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745548" w:rsidRPr="00F04602">
        <w:rPr>
          <w:lang w:val="en-US"/>
        </w:rPr>
        <w:t>, as seen in figures 6 and 8</w:t>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473394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lastRenderedPageBreak/>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5CAA87DE"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BB6C5B" w:rsidRPr="00F04602">
        <w:rPr>
          <w:lang w:val="en-US"/>
        </w:rPr>
        <w:t>With small effect 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D43120" w:rsidRPr="00F04602">
        <w:rPr>
          <w:lang w:val="en-US"/>
        </w:rPr>
        <w:t xml:space="preserve">, however under House-of-Cards models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A3A15E1"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439401BD" w:rsidR="00652E6F" w:rsidRPr="00F04602" w:rsidRDefault="0030121B" w:rsidP="008457DA">
      <w:pPr>
        <w:spacing w:line="480" w:lineRule="auto"/>
        <w:ind w:firstLine="709"/>
        <w:rPr>
          <w:lang w:val="en-US"/>
        </w:rPr>
      </w:pPr>
      <w:r w:rsidRPr="00F04602">
        <w:rPr>
          <w:lang w:val="en-US"/>
        </w:rPr>
        <w:lastRenderedPageBreak/>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their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reach the </w:t>
      </w:r>
      <w:r w:rsidR="002D43D5" w:rsidRPr="00F04602">
        <w:rPr>
          <w:lang w:val="en-US"/>
        </w:rPr>
        <w:t xml:space="preserve">phenotypic </w:t>
      </w:r>
      <w:r w:rsidR="002C07B3" w:rsidRPr="00F04602">
        <w:rPr>
          <w:lang w:val="en-US"/>
        </w:rPr>
        <w:t>optimum, however 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536114" w:rsidRPr="00F04602">
        <w:rPr>
          <w:lang w:val="en-US"/>
        </w:rPr>
        <w:t>,</w:t>
      </w:r>
      <w:r w:rsidR="00A373BE" w:rsidRPr="00F04602">
        <w:rPr>
          <w:lang w:val="en-US"/>
        </w:rPr>
        <w:t xml:space="preserve"> however under large additive effects, these populations are more likely to be maladapted</w:t>
      </w:r>
      <w:r w:rsidR="007B010C" w:rsidRPr="00F04602">
        <w:rPr>
          <w:lang w:val="en-US"/>
        </w:rPr>
        <w:t xml:space="preserve"> – that is, greater than 16 phenotypic units from the phenotypic optimum</w:t>
      </w:r>
      <w:r w:rsidR="00A373BE" w:rsidRPr="00F04602">
        <w:rPr>
          <w:lang w:val="en-US"/>
        </w:rPr>
        <w:t xml:space="preserve">. </w:t>
      </w:r>
      <w:r w:rsidR="008815D4" w:rsidRPr="00F04602">
        <w:rPr>
          <w:lang w:val="en-US"/>
        </w:rPr>
        <w:t xml:space="preserve">This pattern is illustrated in f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 xml:space="preserve">optimum more closely, however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t>
      </w:r>
      <w:r w:rsidR="005E173E" w:rsidRPr="00F04602">
        <w:rPr>
          <w:lang w:val="en-US"/>
        </w:rPr>
        <w:lastRenderedPageBreak/>
        <w:t xml:space="preserve">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C647F13" w14:textId="1D932CAD" w:rsidR="000611A7" w:rsidRPr="00F04602"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The greater additive variance introduced by increased mutation rates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0611A7"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000611A7"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000611A7" w:rsidRPr="00F04602">
        <w:rPr>
          <w:lang w:val="en-US"/>
        </w:rPr>
        <w:t xml:space="preserve">. </w:t>
      </w:r>
      <w:r w:rsidR="00303BEC" w:rsidRPr="00F04602">
        <w:rPr>
          <w:lang w:val="en-US"/>
        </w:rPr>
        <w:t xml:space="preserve">In fact, under spatial gradients, large variability in effect sizes could seed populations with variation that </w:t>
      </w:r>
      <w:r w:rsidR="00303BEC" w:rsidRPr="00F04602">
        <w:rPr>
          <w:lang w:val="en-US"/>
        </w:rPr>
        <w:lastRenderedPageBreak/>
        <w:t xml:space="preserve">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7F0ADB"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007F0ADB"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007F0ADB" w:rsidRPr="00F04602">
        <w:rPr>
          <w:lang w:val="en-US"/>
        </w:rPr>
        <w:t xml:space="preserve">, and indeed it can </w:t>
      </w:r>
      <w:r w:rsidR="00932F5D" w:rsidRPr="00F04602">
        <w:rPr>
          <w:lang w:val="en-US"/>
        </w:rPr>
        <w:t>inhibit</w:t>
      </w:r>
      <w:r w:rsidR="007F0ADB" w:rsidRPr="00F04602">
        <w:rPr>
          <w:lang w:val="en-US"/>
        </w:rPr>
        <w:t xml:space="preserve"> </w:t>
      </w:r>
      <w:r w:rsidR="00932F5D" w:rsidRPr="00F04602">
        <w:rPr>
          <w:lang w:val="en-US"/>
        </w:rPr>
        <w:t xml:space="preserve">future </w:t>
      </w:r>
      <w:r w:rsidR="007F0ADB"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007F0ADB"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4C0E014B" w:rsidR="0012090D" w:rsidRPr="00F04602"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 xml:space="preserve">optimum, at the cost of slower adaptation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lastRenderedPageBreak/>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 6, 8, 9)</w:t>
      </w:r>
      <w:r w:rsidR="00303BEC" w:rsidRPr="00F04602">
        <w:rPr>
          <w:lang w:val="en-US"/>
        </w:rPr>
        <w:t>.</w:t>
      </w:r>
    </w:p>
    <w:p w14:paraId="5D081E10" w14:textId="4BF50066" w:rsidR="00CF2D34" w:rsidRPr="00F04602" w:rsidRDefault="00CF2D34" w:rsidP="000611A7">
      <w:pPr>
        <w:spacing w:line="480" w:lineRule="auto"/>
        <w:ind w:firstLine="709"/>
        <w:rPr>
          <w:lang w:val="en-US"/>
        </w:rPr>
      </w:pPr>
      <w:r w:rsidRPr="00F04602">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37F60270" w14:textId="7438E867" w:rsidR="00D16B1E" w:rsidRPr="00F04602" w:rsidRDefault="00E5299C" w:rsidP="000611A7">
      <w:pPr>
        <w:spacing w:line="480" w:lineRule="auto"/>
        <w:ind w:firstLine="709"/>
        <w:rPr>
          <w:lang w:val="en-US"/>
        </w:rPr>
      </w:pPr>
      <w:r w:rsidRPr="00F04602">
        <w:rPr>
          <w:lang w:val="en-US"/>
        </w:rPr>
        <w:t xml:space="preserve">Among the limitations of this model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920ED8" w:rsidRPr="00F04602">
        <w:rPr>
          <w:lang w:val="en-US"/>
        </w:rPr>
        <w:t>My</w:t>
      </w:r>
      <w:r w:rsidR="00144213" w:rsidRPr="00F04602">
        <w:rPr>
          <w:lang w:val="en-US"/>
        </w:rPr>
        <w:t xml:space="preserve"> simulations took around 2 days to complete each, and although </w:t>
      </w:r>
      <w:r w:rsidR="00920ED8" w:rsidRPr="00F04602">
        <w:rPr>
          <w:lang w:val="en-US"/>
        </w:rPr>
        <w:t>I</w:t>
      </w:r>
      <w:r w:rsidR="00144213" w:rsidRPr="00F04602">
        <w:rPr>
          <w:lang w:val="en-US"/>
        </w:rPr>
        <w:t xml:space="preserve"> </w:t>
      </w:r>
      <w:r w:rsidR="0087387C" w:rsidRPr="00F04602">
        <w:rPr>
          <w:lang w:val="en-US"/>
        </w:rPr>
        <w:t>was</w:t>
      </w:r>
      <w:r w:rsidR="00144213" w:rsidRPr="00F04602">
        <w:rPr>
          <w:lang w:val="en-US"/>
        </w:rPr>
        <w:t xml:space="preserve"> able to parallelize runs on a multi-node computing cluster, limitations on time and the number of parallel jobs led </w:t>
      </w:r>
      <w:r w:rsidR="003A6021" w:rsidRPr="00F04602">
        <w:rPr>
          <w:lang w:val="en-US"/>
        </w:rPr>
        <w:t>me</w:t>
      </w:r>
      <w:r w:rsidR="00144213" w:rsidRPr="00F04602">
        <w:rPr>
          <w:lang w:val="en-US"/>
        </w:rPr>
        <w:t xml:space="preserve"> to sampl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144213" w:rsidRPr="00F04602">
        <w:rPr>
          <w:lang w:val="en-US"/>
        </w:rPr>
        <w:t>, however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lastRenderedPageBreak/>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p>
    <w:p w14:paraId="2FFC8B94" w14:textId="414AFA06" w:rsidR="00987831" w:rsidRPr="00F04602" w:rsidRDefault="005E483E" w:rsidP="000611A7">
      <w:pPr>
        <w:spacing w:line="480" w:lineRule="auto"/>
        <w:ind w:firstLine="709"/>
        <w:rPr>
          <w:lang w:val="en-US"/>
        </w:rPr>
      </w:pPr>
      <w:r w:rsidRPr="00F04602">
        <w:rPr>
          <w:lang w:val="en-US"/>
        </w:rPr>
        <w:t xml:space="preserve">Another limitation lies in </w:t>
      </w:r>
      <w:r w:rsidR="00920ED8" w:rsidRPr="00F04602">
        <w:rPr>
          <w:lang w:val="en-US"/>
        </w:rPr>
        <w:t>my</w:t>
      </w:r>
      <w:r w:rsidR="00D16B1E" w:rsidRPr="00F04602">
        <w:rPr>
          <w:lang w:val="en-US"/>
        </w:rPr>
        <w:t xml:space="preserve"> </w:t>
      </w:r>
      <w:r w:rsidR="001D604D" w:rsidRPr="00F04602">
        <w:rPr>
          <w:lang w:val="en-US"/>
        </w:rPr>
        <w:t>implementation of deleterious mutation rate</w:t>
      </w:r>
      <w:r w:rsidRPr="00F04602">
        <w:rPr>
          <w:lang w:val="en-US"/>
        </w:rPr>
        <w:t xml:space="preserve">, which results in the effects of deleterious mutation potentially confounding with QTL mutation rate. However, </w:t>
      </w:r>
      <w:r w:rsidR="00920ED8" w:rsidRPr="00F04602">
        <w:rPr>
          <w:lang w:val="en-US"/>
        </w:rPr>
        <w:t>I</w:t>
      </w:r>
      <w:r w:rsidR="001D604D" w:rsidRPr="00F04602">
        <w:rPr>
          <w:lang w:val="en-US"/>
        </w:rPr>
        <w:t xml:space="preserve"> </w:t>
      </w:r>
      <w:r w:rsidR="00920ED8" w:rsidRPr="00F04602">
        <w:rPr>
          <w:lang w:val="en-US"/>
        </w:rPr>
        <w:t>was</w:t>
      </w:r>
      <w:r w:rsidR="001D604D" w:rsidRPr="00F04602">
        <w:rPr>
          <w:lang w:val="en-US"/>
        </w:rPr>
        <w:t xml:space="preserve"> able to confirm deleterious mutation effects were constant across treatments (</w:t>
      </w:r>
      <w:r w:rsidR="00BF19A3" w:rsidRPr="00F04602">
        <w:rPr>
          <w:lang w:val="en-US"/>
        </w:rPr>
        <w:t>Figure</w:t>
      </w:r>
      <w:r w:rsidR="001D604D" w:rsidRPr="00F04602">
        <w:rPr>
          <w:lang w:val="en-US"/>
        </w:rPr>
        <w:t xml:space="preserve"> S1)</w:t>
      </w:r>
      <w:r w:rsidRPr="00F04602">
        <w:rPr>
          <w:lang w:val="en-US"/>
        </w:rPr>
        <w:t xml:space="preserve">, nullifying this </w:t>
      </w:r>
      <w:r w:rsidR="003A6021" w:rsidRPr="00F04602">
        <w:rPr>
          <w:lang w:val="en-US"/>
        </w:rPr>
        <w:t>difficulty</w:t>
      </w:r>
      <w:r w:rsidR="001D604D" w:rsidRPr="00F04602">
        <w:rPr>
          <w:lang w:val="en-US"/>
        </w:rPr>
        <w:t>.</w:t>
      </w:r>
      <w:r w:rsidR="00CB4EC2"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1C485D19"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the two models. In addition, varying the number of loci contributing to traits will </w:t>
      </w:r>
      <w:r w:rsidR="00F30D9D" w:rsidRPr="00F04602">
        <w:rPr>
          <w:lang w:val="en-US"/>
        </w:rPr>
        <w:t>reveal</w:t>
      </w:r>
      <w:r w:rsidR="0030547F" w:rsidRPr="00F04602">
        <w:rPr>
          <w:lang w:val="en-US"/>
        </w:rPr>
        <w:t xml:space="preserve"> the robustness of variation under changing polygenicity</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w:t>
      </w:r>
      <w:r w:rsidR="00074F23" w:rsidRPr="00F04602">
        <w:rPr>
          <w:lang w:val="en-US"/>
        </w:rPr>
        <w:lastRenderedPageBreak/>
        <w:t>in their adaptive walks, giving evidence for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6E892F38" w:rsidR="00277530" w:rsidRPr="00B1706C" w:rsidRDefault="00D034B5" w:rsidP="00B1706C">
      <w:pPr>
        <w:spacing w:line="480" w:lineRule="auto"/>
        <w:ind w:firstLine="709"/>
        <w:rPr>
          <w:b/>
          <w:bCs/>
          <w:lang w:val="en-US"/>
        </w:rPr>
      </w:pPr>
      <w:r w:rsidRPr="00F04602">
        <w:rPr>
          <w:lang w:val="en-US"/>
        </w:rPr>
        <w:t xml:space="preserve">Overall, this study has shown that in an evolutionary context, </w:t>
      </w:r>
      <w:r w:rsidR="00DB5420" w:rsidRPr="00F04602">
        <w:rPr>
          <w:lang w:val="en-US"/>
        </w:rPr>
        <w:t xml:space="preserve">Latin hypercube sampling </w:t>
      </w:r>
      <w:r w:rsidRPr="00F04602">
        <w:rPr>
          <w:lang w:val="en-US"/>
        </w:rPr>
        <w:t>is a robust tool for</w:t>
      </w:r>
      <w:r w:rsidR="00DB5420" w:rsidRPr="00F04602">
        <w:rPr>
          <w:lang w:val="en-US"/>
        </w:rPr>
        <w:t xml:space="preserve"> exploring </w:t>
      </w:r>
      <w:r w:rsidRPr="00F04602">
        <w:rPr>
          <w:lang w:val="en-US"/>
        </w:rPr>
        <w:t xml:space="preserve">complex </w:t>
      </w:r>
      <w:r w:rsidR="00DB5420" w:rsidRPr="00F04602">
        <w:rPr>
          <w:lang w:val="en-US"/>
        </w:rPr>
        <w:t>parameter spaces,</w:t>
      </w:r>
      <w:r w:rsidRPr="00F04602">
        <w:rPr>
          <w:lang w:val="en-US"/>
        </w:rPr>
        <w:t xml:space="preserve"> such as those underpinning polygenic adaptation</w:t>
      </w:r>
      <w:r w:rsidR="00DB5420" w:rsidRPr="00F04602">
        <w:rPr>
          <w:lang w:val="en-US"/>
        </w:rPr>
        <w:t>.</w:t>
      </w:r>
      <w:r w:rsidR="00B91181" w:rsidRPr="00F04602">
        <w:rPr>
          <w:lang w:val="en-US"/>
        </w:rPr>
        <w:t xml:space="preserve"> In addition, the ability to not only track the mutational effects</w:t>
      </w:r>
      <w:r w:rsidRPr="00F04602">
        <w:rPr>
          <w:lang w:val="en-US"/>
        </w:rPr>
        <w:t xml:space="preserve"> underlying quantitative characters</w:t>
      </w:r>
      <w:r w:rsidR="00B91181" w:rsidRPr="00F04602">
        <w:rPr>
          <w:lang w:val="en-US"/>
        </w:rPr>
        <w:t>, provides great insight into the mechanics controlling population-level dynamics.</w:t>
      </w:r>
      <w:r w:rsidR="00DB5420" w:rsidRPr="00F04602">
        <w:rPr>
          <w:lang w:val="en-US"/>
        </w:rPr>
        <w:t xml:space="preserve"> </w:t>
      </w:r>
      <w:r w:rsidR="00AF06D3" w:rsidRPr="00F04602">
        <w:rPr>
          <w:lang w:val="en-US"/>
        </w:rPr>
        <w:t>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38" w:name="_Toc55740066"/>
      <w:r w:rsidRPr="00F04602">
        <w:lastRenderedPageBreak/>
        <w:t>Tables</w:t>
      </w:r>
      <w:bookmarkEnd w:id="38"/>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Pr="00F04602" w:rsidRDefault="006F7EDA" w:rsidP="00F95FA6">
            <w:pPr>
              <w:spacing w:before="120" w:after="120"/>
              <w:rPr>
                <w:lang w:val="en-US"/>
              </w:rPr>
            </w:pPr>
            <w:r w:rsidRPr="00F04602">
              <w:rPr>
                <w:lang w:val="en-US"/>
              </w:rPr>
              <w:t>Genome 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B522DA"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1"/>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B522DA"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B522DA"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B522DA"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B522DA"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B522DA"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B522DA"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B522DA"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B522DA"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39" w:name="_Toc55740067"/>
      <w:r w:rsidRPr="00F04602">
        <w:lastRenderedPageBreak/>
        <w:t>Figure legends</w:t>
      </w:r>
      <w:bookmarkEnd w:id="39"/>
    </w:p>
    <w:p w14:paraId="607046A0" w14:textId="0103419C"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ins w:id="40" w:author="Nicholas Obrien" w:date="2020-11-08T19:07:00Z">
        <w:r w:rsidR="002D7D3A">
          <w:rPr>
            <w:lang w:val="en-US"/>
          </w:rPr>
          <w:t xml:space="preserve">the </w:t>
        </w:r>
      </w:ins>
      <w:r w:rsidR="00E70764" w:rsidRPr="00F04602">
        <w:rPr>
          <w:lang w:val="en-US"/>
        </w:rPr>
        <w:t xml:space="preserve">paths of populations </w:t>
      </w:r>
      <w:del w:id="41" w:author="Nicholas Obrien" w:date="2020-11-08T19:07:00Z">
        <w:r w:rsidR="00E70764" w:rsidRPr="00F04602" w:rsidDel="002D7D3A">
          <w:rPr>
            <w:lang w:val="en-US"/>
          </w:rPr>
          <w:delText xml:space="preserve">maintaining </w:delText>
        </w:r>
        <w:r w:rsidR="007575A2" w:rsidDel="002D7D3A">
          <w:rPr>
            <w:lang w:val="en-US"/>
          </w:rPr>
          <w:delText xml:space="preserve">stability </w:delText>
        </w:r>
      </w:del>
      <w:ins w:id="42" w:author="Nicholas Obrien" w:date="2020-11-08T19:07:00Z">
        <w:r w:rsidR="002D7D3A">
          <w:rPr>
            <w:lang w:val="en-US"/>
          </w:rPr>
          <w:t>hovering</w:t>
        </w:r>
        <w:r w:rsidR="002D7D3A">
          <w:rPr>
            <w:lang w:val="en-US"/>
          </w:rPr>
          <w:t xml:space="preserve"> </w:t>
        </w:r>
      </w:ins>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del w:id="43" w:author="Nicholas Obrien" w:date="2020-11-08T19:07:00Z">
        <w:r w:rsidR="00F66EDE" w:rsidRPr="00F04602" w:rsidDel="002D7D3A">
          <w:rPr>
            <w:lang w:val="en-US"/>
          </w:rPr>
          <w:delText>speed of movement towards</w:delText>
        </w:r>
        <w:r w:rsidR="007575A2" w:rsidDel="002D7D3A">
          <w:rPr>
            <w:lang w:val="en-US"/>
          </w:rPr>
          <w:delText xml:space="preserve"> or </w:delText>
        </w:r>
        <w:r w:rsidR="00F66EDE" w:rsidRPr="00F04602" w:rsidDel="002D7D3A">
          <w:rPr>
            <w:lang w:val="en-US"/>
          </w:rPr>
          <w:delText xml:space="preserve">around a </w:delText>
        </w:r>
        <w:r w:rsidR="002D43D5" w:rsidRPr="00F04602" w:rsidDel="002D7D3A">
          <w:rPr>
            <w:lang w:val="en-US"/>
          </w:rPr>
          <w:delText xml:space="preserve">phenotypic </w:delText>
        </w:r>
        <w:r w:rsidR="00F66EDE" w:rsidRPr="00F04602" w:rsidDel="002D7D3A">
          <w:rPr>
            <w:lang w:val="en-US"/>
          </w:rPr>
          <w:delText>optimum</w:delText>
        </w:r>
      </w:del>
      <w:ins w:id="44" w:author="Nicholas Obrien" w:date="2020-11-08T19:07:00Z">
        <w:r w:rsidR="002D7D3A">
          <w:rPr>
            <w:lang w:val="en-US"/>
          </w:rPr>
          <w:t>adaptability of populations, with larger arrowheads representing more rapid movement</w:t>
        </w:r>
      </w:ins>
      <w:ins w:id="45" w:author="Nicholas Obrien" w:date="2020-11-08T19:08:00Z">
        <w:r w:rsidR="002D7D3A">
          <w:rPr>
            <w:lang w:val="en-US"/>
          </w:rPr>
          <w:t xml:space="preserve"> towards a phenotypic optimum, at the cost of more erratic movement when hovering around that phenotypic optimum</w:t>
        </w:r>
      </w:ins>
      <w:bookmarkStart w:id="46" w:name="_GoBack"/>
      <w:bookmarkEnd w:id="46"/>
      <w:r w:rsidR="00E70764" w:rsidRPr="00F04602">
        <w:rPr>
          <w:lang w:val="en-US"/>
        </w:rPr>
        <w:t>.</w:t>
      </w:r>
    </w:p>
    <w:p w14:paraId="6B6E77E3" w14:textId="6C976315"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dots indicates their phenotypic/fitness effect. </w:t>
      </w:r>
      <w:r w:rsidR="00E3615F" w:rsidRPr="00F04602">
        <w:rPr>
          <w:lang w:val="en-US"/>
        </w:rPr>
        <w:t xml:space="preserve">Adapted from Walsh and Lynch </w:t>
      </w:r>
      <w:r w:rsidR="00E3615F" w:rsidRPr="00F04602">
        <w:rPr>
          <w:lang w:val="en-US"/>
        </w:rPr>
        <w:fldChar w:fldCharType="begin"/>
      </w:r>
      <w:r w:rsidR="00E3615F" w:rsidRPr="00F04602">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47" w:name="_Toc55740068"/>
      <w:commentRangeStart w:id="48"/>
      <w:r>
        <w:rPr>
          <w:noProof/>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47"/>
      <w:commentRangeEnd w:id="48"/>
      <w:r w:rsidR="00B8457D">
        <w:rPr>
          <w:rStyle w:val="CommentReference"/>
          <w:i w:val="0"/>
          <w:iCs w:val="0"/>
          <w:lang w:val="en-AU"/>
        </w:rPr>
        <w:commentReference w:id="48"/>
      </w:r>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B522DA" w:rsidP="00F63185">
      <w:pPr>
        <w:pStyle w:val="Heading2"/>
      </w:pPr>
      <w:bookmarkStart w:id="49" w:name="_Toc55740069"/>
      <w:r>
        <w:rPr>
          <w:noProof/>
        </w:rPr>
        <w:lastRenderedPageBreak/>
        <w:pict w14:anchorId="673E7D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3" o:title="figure2"/>
          </v:shape>
        </w:pict>
      </w:r>
      <w:r w:rsidR="00E644D2" w:rsidRPr="00F63185">
        <w:rPr>
          <w:rStyle w:val="Emphasis"/>
        </w:rPr>
        <w:t>Figure</w:t>
      </w:r>
      <w:r w:rsidR="00E644D2" w:rsidRPr="00F04602">
        <w:t xml:space="preserve"> 2</w:t>
      </w:r>
      <w:bookmarkEnd w:id="49"/>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50"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50"/>
      <w:r w:rsidR="006F7EDA" w:rsidRPr="00F04602">
        <w:br w:type="page"/>
      </w:r>
    </w:p>
    <w:p w14:paraId="3B495779" w14:textId="19B22113" w:rsidR="00277530" w:rsidRPr="00F04602" w:rsidRDefault="00B522DA" w:rsidP="00F63185">
      <w:pPr>
        <w:pStyle w:val="Heading2"/>
      </w:pPr>
      <w:bookmarkStart w:id="51" w:name="_Toc55740071"/>
      <w:r>
        <w:rPr>
          <w:noProof/>
        </w:rPr>
        <w:lastRenderedPageBreak/>
        <w:pict w14:anchorId="68AE25A0">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5" o:title="fig4a_dist_mod_fullLR"/>
          </v:shape>
        </w:pict>
      </w:r>
      <w:r w:rsidR="00277530" w:rsidRPr="00F04602">
        <w:t>Figure 4</w:t>
      </w:r>
      <w:bookmarkEnd w:id="51"/>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B522DA" w:rsidP="00F63185">
      <w:r>
        <w:rPr>
          <w:noProof/>
        </w:rPr>
        <w:lastRenderedPageBreak/>
        <w:pict w14:anchorId="2E242AD8">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6"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B522DA"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52" w:name="_Toc55740072"/>
      <w:r>
        <w:rPr>
          <w:noProof/>
        </w:rPr>
        <w:lastRenderedPageBreak/>
        <w:pict w14:anchorId="42AD5300">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7" o:title="fig5_dist_lsLR"/>
          </v:shape>
        </w:pict>
      </w:r>
      <w:r w:rsidR="00277530" w:rsidRPr="00F04602">
        <w:t>Figure 5</w:t>
      </w:r>
      <w:bookmarkEnd w:id="52"/>
      <w:r w:rsidR="006F7EDA" w:rsidRPr="00F04602">
        <w:t xml:space="preserve"> </w:t>
      </w:r>
    </w:p>
    <w:p w14:paraId="14C18E45" w14:textId="01AEC3F3" w:rsidR="00277530" w:rsidRPr="00F04602" w:rsidRDefault="00B522DA" w:rsidP="00F63185">
      <w:pPr>
        <w:pStyle w:val="Heading2"/>
      </w:pPr>
      <w:bookmarkStart w:id="53" w:name="_Toc55740073"/>
      <w:r>
        <w:rPr>
          <w:noProof/>
        </w:rPr>
        <w:lastRenderedPageBreak/>
        <w:pict w14:anchorId="500C69A7">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8" o:title="fig6_var_lsLR"/>
          </v:shape>
        </w:pict>
      </w:r>
      <w:r w:rsidR="006F7EDA" w:rsidRPr="00F04602">
        <w:t>Figure 6</w:t>
      </w:r>
      <w:bookmarkEnd w:id="53"/>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B522DA"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54" w:name="_Toc55740074"/>
      <w:r>
        <w:rPr>
          <w:noProof/>
        </w:rPr>
        <w:lastRenderedPageBreak/>
        <w:pict w14:anchorId="6EE0FFC6">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9" o:title="fig7_cov_lsLR"/>
          </v:shape>
        </w:pict>
      </w:r>
      <w:r w:rsidR="006F7EDA" w:rsidRPr="00F04602">
        <w:t>Figure 7</w:t>
      </w:r>
      <w:bookmarkEnd w:id="54"/>
    </w:p>
    <w:p w14:paraId="3658C21D" w14:textId="37146B3C" w:rsidR="004B113A" w:rsidRPr="00F04602" w:rsidRDefault="00B522DA" w:rsidP="00F63185">
      <w:pPr>
        <w:pStyle w:val="Heading2"/>
      </w:pPr>
      <w:bookmarkStart w:id="55" w:name="_Toc55740075"/>
      <w:r>
        <w:rPr>
          <w:noProof/>
        </w:rPr>
        <w:lastRenderedPageBreak/>
        <w:pict w14:anchorId="71FEC6BA">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0" o:title="fig8AllelicFX_ls"/>
          </v:shape>
        </w:pict>
      </w:r>
      <w:r w:rsidR="006F7EDA" w:rsidRPr="00F04602">
        <w:t>Figure 8</w:t>
      </w:r>
      <w:bookmarkEnd w:id="55"/>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B522DA" w:rsidP="00F63185">
      <w:pPr>
        <w:pStyle w:val="Heading2"/>
      </w:pPr>
      <w:bookmarkStart w:id="56" w:name="_Toc55740076"/>
      <w:r>
        <w:rPr>
          <w:noProof/>
        </w:rPr>
        <w:lastRenderedPageBreak/>
        <w:pict w14:anchorId="532CCFA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1" o:title="figure9"/>
          </v:shape>
        </w:pict>
      </w:r>
      <w:r w:rsidR="001B44D6" w:rsidRPr="00F04602">
        <w:t>Figure 9</w:t>
      </w:r>
      <w:bookmarkEnd w:id="56"/>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57" w:name="_Toc55740077"/>
      <w:r w:rsidRPr="00F04602">
        <w:lastRenderedPageBreak/>
        <w:t>Supplementary material</w:t>
      </w:r>
      <w:bookmarkEnd w:id="57"/>
    </w:p>
    <w:p w14:paraId="358AD0F8" w14:textId="7143B946" w:rsidR="00231D66" w:rsidRPr="00F04602" w:rsidRDefault="00B522DA" w:rsidP="00F63185">
      <w:pPr>
        <w:pStyle w:val="Heading2"/>
      </w:pPr>
      <w:bookmarkStart w:id="58" w:name="_Toc55740078"/>
      <w:r>
        <w:rPr>
          <w:noProof/>
        </w:rPr>
        <w:pict w14:anchorId="39514DFA">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2" o:title="S1QTLdel_mut_freqsLR"/>
          </v:shape>
        </w:pict>
      </w:r>
      <w:r w:rsidR="00231D66" w:rsidRPr="00F04602">
        <w:t>Figure S1</w:t>
      </w:r>
      <w:bookmarkEnd w:id="58"/>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B522DA" w:rsidP="00F63185">
      <w:pPr>
        <w:pStyle w:val="Heading2"/>
      </w:pPr>
      <w:bookmarkStart w:id="59" w:name="_Toc55740079"/>
      <w:r>
        <w:rPr>
          <w:noProof/>
        </w:rPr>
        <w:lastRenderedPageBreak/>
        <w:pict w14:anchorId="26C6ABDE">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3" o:title="S2hetLR"/>
          </v:shape>
        </w:pict>
      </w:r>
      <w:r w:rsidR="00DF6775" w:rsidRPr="00F04602">
        <w:t>Figure S2</w:t>
      </w:r>
      <w:bookmarkEnd w:id="59"/>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B522DA" w:rsidP="00F63185">
      <w:pPr>
        <w:pStyle w:val="Heading2"/>
      </w:pPr>
      <w:bookmarkStart w:id="60" w:name="_Toc55740080"/>
      <w:r>
        <w:rPr>
          <w:noProof/>
        </w:rPr>
        <w:lastRenderedPageBreak/>
        <w:pict w14:anchorId="2C8FB1CC">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4" o:title="S3Aplot_lhc_nullLR"/>
          </v:shape>
        </w:pict>
      </w:r>
      <w:r w:rsidR="005E6D0B" w:rsidRPr="00F04602">
        <w:t>Figure S3</w:t>
      </w:r>
      <w:bookmarkEnd w:id="60"/>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B522DA" w:rsidP="00F63185">
      <w:r>
        <w:rPr>
          <w:noProof/>
        </w:rPr>
        <w:lastRenderedPageBreak/>
        <w:pict w14:anchorId="249D3960">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5"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B522DA" w:rsidP="00F63185">
      <w:pPr>
        <w:pStyle w:val="Heading2"/>
      </w:pPr>
      <w:bookmarkStart w:id="61" w:name="_Toc55740081"/>
      <w:r>
        <w:rPr>
          <w:noProof/>
        </w:rPr>
        <w:lastRenderedPageBreak/>
        <w:pict w14:anchorId="1558E8F8">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6" o:title="S4_Po_intLR"/>
          </v:shape>
        </w:pict>
      </w:r>
      <w:r w:rsidR="009B4C60" w:rsidRPr="00F04602">
        <w:t>Figure S4</w:t>
      </w:r>
      <w:bookmarkEnd w:id="61"/>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62" w:name="_Toc55740082"/>
      <w:r w:rsidRPr="00F04602">
        <w:lastRenderedPageBreak/>
        <w:t>References</w:t>
      </w:r>
      <w:bookmarkEnd w:id="62"/>
    </w:p>
    <w:p w14:paraId="6296B1E6" w14:textId="77777777" w:rsidR="00A04F85" w:rsidRPr="00A04F85" w:rsidRDefault="00684609" w:rsidP="00A04F85">
      <w:pPr>
        <w:pStyle w:val="EndNoteBibliography"/>
        <w:spacing w:after="0"/>
        <w:ind w:left="720" w:hanging="720"/>
      </w:pPr>
      <w:r w:rsidRPr="00F04602">
        <w:fldChar w:fldCharType="begin"/>
      </w:r>
      <w:r w:rsidRPr="00F04602">
        <w:instrText xml:space="preserve"> ADDIN EN.REFLIST </w:instrText>
      </w:r>
      <w:r w:rsidRPr="00F04602">
        <w:fldChar w:fldCharType="separate"/>
      </w:r>
      <w:r w:rsidR="00A04F85" w:rsidRPr="00A04F85">
        <w:t>Agashe, D., J. J. Falk and D. I. Bolnick, 2011 Effects of founding genetic variation on adaptation to a novel resource. Evolution 65</w:t>
      </w:r>
      <w:r w:rsidR="00A04F85" w:rsidRPr="00A04F85">
        <w:rPr>
          <w:b/>
        </w:rPr>
        <w:t>:</w:t>
      </w:r>
      <w:r w:rsidR="00A04F85" w:rsidRPr="00A04F85">
        <w:t xml:space="preserve"> 2481-2491.</w:t>
      </w:r>
    </w:p>
    <w:p w14:paraId="679A604D" w14:textId="77777777" w:rsidR="00A04F85" w:rsidRPr="00A04F85" w:rsidRDefault="00A04F85" w:rsidP="00A04F85">
      <w:pPr>
        <w:pStyle w:val="EndNoteBibliography"/>
        <w:spacing w:after="0"/>
        <w:ind w:left="720" w:hanging="720"/>
      </w:pPr>
      <w:r w:rsidRPr="00A04F85">
        <w:t>Aguirre, J. D., E. Hine, K. McGuigan and M. W. Blows, 2014 Comparing G: multivariate analysis of genetic variation in multiple populations. Heredity 112</w:t>
      </w:r>
      <w:r w:rsidRPr="00A04F85">
        <w:rPr>
          <w:b/>
        </w:rPr>
        <w:t>:</w:t>
      </w:r>
      <w:r w:rsidRPr="00A04F85">
        <w:t xml:space="preserve"> 21-29.</w:t>
      </w:r>
    </w:p>
    <w:p w14:paraId="032B501A" w14:textId="77777777" w:rsidR="00A04F85" w:rsidRPr="00A04F85" w:rsidRDefault="00A04F85" w:rsidP="00A04F85">
      <w:pPr>
        <w:pStyle w:val="EndNoteBibliography"/>
        <w:spacing w:after="0"/>
        <w:ind w:left="720" w:hanging="720"/>
      </w:pPr>
      <w:r w:rsidRPr="00A04F85">
        <w:t>Albert, A. Y., S. Sawaya, T. H. Vines, A. K. Knecht, C. T. Miller</w:t>
      </w:r>
      <w:r w:rsidRPr="00A04F85">
        <w:rPr>
          <w:i/>
        </w:rPr>
        <w:t xml:space="preserve"> et al.</w:t>
      </w:r>
      <w:r w:rsidRPr="00A04F85">
        <w:t>, 2008 The genetics of adaptive shape shift in stickleback: pleiotropy and effect size. Evolution 62</w:t>
      </w:r>
      <w:r w:rsidRPr="00A04F85">
        <w:rPr>
          <w:b/>
        </w:rPr>
        <w:t>:</w:t>
      </w:r>
      <w:r w:rsidRPr="00A04F85">
        <w:t xml:space="preserve"> 76-85.</w:t>
      </w:r>
    </w:p>
    <w:p w14:paraId="4DEC5E52" w14:textId="77777777" w:rsidR="00A04F85" w:rsidRPr="00A04F85" w:rsidRDefault="00A04F85" w:rsidP="00A04F85">
      <w:pPr>
        <w:pStyle w:val="EndNoteBibliography"/>
        <w:spacing w:after="0"/>
        <w:ind w:left="720" w:hanging="720"/>
      </w:pPr>
      <w:r w:rsidRPr="00A04F85">
        <w:t>Aston, E., A. Channon, R. V. Belavkin, D. R. Gifford, R. Krasovec</w:t>
      </w:r>
      <w:r w:rsidRPr="00A04F85">
        <w:rPr>
          <w:i/>
        </w:rPr>
        <w:t xml:space="preserve"> et al.</w:t>
      </w:r>
      <w:r w:rsidRPr="00A04F85">
        <w:t>, 2017 Critical Mutation Rate has an Exponential Dependence on Population Size for Eukaryotic-length Genomes with Crossover. Sci Rep 7</w:t>
      </w:r>
      <w:r w:rsidRPr="00A04F85">
        <w:rPr>
          <w:b/>
        </w:rPr>
        <w:t>:</w:t>
      </w:r>
      <w:r w:rsidRPr="00A04F85">
        <w:t xml:space="preserve"> 15519.</w:t>
      </w:r>
    </w:p>
    <w:p w14:paraId="714DB941" w14:textId="77777777" w:rsidR="00A04F85" w:rsidRPr="00A04F85" w:rsidRDefault="00A04F85" w:rsidP="00A04F85">
      <w:pPr>
        <w:pStyle w:val="EndNoteBibliography"/>
        <w:spacing w:after="0"/>
        <w:ind w:left="720" w:hanging="720"/>
      </w:pPr>
      <w:r w:rsidRPr="00A04F85">
        <w:t>Barghi, N., J. Hermisson and C. Schlotterer, 2020 Polygenic adaptation: a unifying framework to understand positive selection. Nat Rev Genet.</w:t>
      </w:r>
    </w:p>
    <w:p w14:paraId="2FC7D3CF" w14:textId="77777777" w:rsidR="00A04F85" w:rsidRPr="00A04F85" w:rsidRDefault="00A04F85" w:rsidP="00A04F85">
      <w:pPr>
        <w:pStyle w:val="EndNoteBibliography"/>
        <w:spacing w:after="0"/>
        <w:ind w:left="720" w:hanging="720"/>
      </w:pPr>
      <w:r w:rsidRPr="00A04F85">
        <w:t>Barton, N. H., and B. Charlesworth, 1998 Why sex and recombination? Science 281</w:t>
      </w:r>
      <w:r w:rsidRPr="00A04F85">
        <w:rPr>
          <w:b/>
        </w:rPr>
        <w:t>:</w:t>
      </w:r>
      <w:r w:rsidRPr="00A04F85">
        <w:t xml:space="preserve"> 1986-1990.</w:t>
      </w:r>
    </w:p>
    <w:p w14:paraId="4602B29B" w14:textId="77777777" w:rsidR="00A04F85" w:rsidRPr="00A04F85" w:rsidRDefault="00A04F85" w:rsidP="00A04F85">
      <w:pPr>
        <w:pStyle w:val="EndNoteBibliography"/>
        <w:spacing w:after="0"/>
        <w:ind w:left="720" w:hanging="720"/>
      </w:pPr>
      <w:r w:rsidRPr="00A04F85">
        <w:t>Barton, N. H., A. M. Etheridge and A. Veber, 2017 The infinitesimal model: Definition, derivation, and implications. Theoretical Population Biology 118</w:t>
      </w:r>
      <w:r w:rsidRPr="00A04F85">
        <w:rPr>
          <w:b/>
        </w:rPr>
        <w:t>:</w:t>
      </w:r>
      <w:r w:rsidRPr="00A04F85">
        <w:t xml:space="preserve"> 50-73.</w:t>
      </w:r>
    </w:p>
    <w:p w14:paraId="16E3FB83" w14:textId="77777777" w:rsidR="00A04F85" w:rsidRPr="00A04F85" w:rsidRDefault="00A04F85" w:rsidP="00A04F85">
      <w:pPr>
        <w:pStyle w:val="EndNoteBibliography"/>
        <w:spacing w:after="0"/>
        <w:ind w:left="720" w:hanging="720"/>
      </w:pPr>
      <w:r w:rsidRPr="00A04F85">
        <w:t>Bateson, P., 2017 Adaptability and evolution. Interface Focus 7</w:t>
      </w:r>
      <w:r w:rsidRPr="00A04F85">
        <w:rPr>
          <w:b/>
        </w:rPr>
        <w:t>:</w:t>
      </w:r>
      <w:r w:rsidRPr="00A04F85">
        <w:t xml:space="preserve"> 20160126.</w:t>
      </w:r>
    </w:p>
    <w:p w14:paraId="6442855A" w14:textId="77777777" w:rsidR="00A04F85" w:rsidRPr="00A04F85" w:rsidRDefault="00A04F85" w:rsidP="00A04F85">
      <w:pPr>
        <w:pStyle w:val="EndNoteBibliography"/>
        <w:spacing w:after="0"/>
        <w:ind w:left="720" w:hanging="720"/>
      </w:pPr>
      <w:r w:rsidRPr="00A04F85">
        <w:t>Blair, G. C., J. Coppock, A. Humphreys, M. Sonnet, L., 2020 estimatr: Fast Estimators for Design-Based Inference, pp.</w:t>
      </w:r>
    </w:p>
    <w:p w14:paraId="6F9F3960" w14:textId="77777777" w:rsidR="00A04F85" w:rsidRPr="00A04F85" w:rsidRDefault="00A04F85" w:rsidP="00A04F85">
      <w:pPr>
        <w:pStyle w:val="EndNoteBibliography"/>
        <w:spacing w:after="0"/>
        <w:ind w:left="720" w:hanging="720"/>
      </w:pPr>
      <w:r w:rsidRPr="00A04F85">
        <w:t>Brady, S. P., D. I. Bolnick, A. L. Angert, A. Gonzalez, R. D. H. Barrett</w:t>
      </w:r>
      <w:r w:rsidRPr="00A04F85">
        <w:rPr>
          <w:i/>
        </w:rPr>
        <w:t xml:space="preserve"> et al.</w:t>
      </w:r>
      <w:r w:rsidRPr="00A04F85">
        <w:t>, 2019 Causes of maladaptation. Evol Appl 12</w:t>
      </w:r>
      <w:r w:rsidRPr="00A04F85">
        <w:rPr>
          <w:b/>
        </w:rPr>
        <w:t>:</w:t>
      </w:r>
      <w:r w:rsidRPr="00A04F85">
        <w:t xml:space="preserve"> 1229-1242.</w:t>
      </w:r>
    </w:p>
    <w:p w14:paraId="77C51A29" w14:textId="77777777" w:rsidR="00A04F85" w:rsidRPr="00A04F85" w:rsidRDefault="00A04F85" w:rsidP="00A04F85">
      <w:pPr>
        <w:pStyle w:val="EndNoteBibliography"/>
        <w:spacing w:after="0"/>
        <w:ind w:left="720" w:hanging="720"/>
      </w:pPr>
      <w:r w:rsidRPr="00A04F85">
        <w:t>Cairns, J., J. Frickel, M. Jalasvuori, T. Hiltunen and L. Becks, 2017 Genomic evolution of bacterial populations under coselection by antibiotics and phage. Mol Ecol 26</w:t>
      </w:r>
      <w:r w:rsidRPr="00A04F85">
        <w:rPr>
          <w:b/>
        </w:rPr>
        <w:t>:</w:t>
      </w:r>
      <w:r w:rsidRPr="00A04F85">
        <w:t xml:space="preserve"> 1848-1859.</w:t>
      </w:r>
    </w:p>
    <w:p w14:paraId="39F8488A" w14:textId="77777777" w:rsidR="00A04F85" w:rsidRPr="00A04F85" w:rsidRDefault="00A04F85" w:rsidP="00A04F85">
      <w:pPr>
        <w:pStyle w:val="EndNoteBibliography"/>
        <w:spacing w:after="0"/>
        <w:ind w:left="720" w:hanging="720"/>
      </w:pPr>
      <w:r w:rsidRPr="00A04F85">
        <w:t>Chantepie, S., and L.-M. Chevin, 2020 How does the strength of selection influence genetic correlations? bioRxiv.</w:t>
      </w:r>
    </w:p>
    <w:p w14:paraId="06E54566" w14:textId="77777777" w:rsidR="00A04F85" w:rsidRPr="00A04F85" w:rsidRDefault="00A04F85" w:rsidP="00A04F85">
      <w:pPr>
        <w:pStyle w:val="EndNoteBibliography"/>
        <w:spacing w:after="0"/>
        <w:ind w:left="720" w:hanging="720"/>
      </w:pPr>
      <w:r w:rsidRPr="00A04F85">
        <w:t>Charlesworth, B., 1993 Directional selection and the evolution of sex and recombination. Genet Res 61</w:t>
      </w:r>
      <w:r w:rsidRPr="00A04F85">
        <w:rPr>
          <w:b/>
        </w:rPr>
        <w:t>:</w:t>
      </w:r>
      <w:r w:rsidRPr="00A04F85">
        <w:t xml:space="preserve"> 205-224.</w:t>
      </w:r>
    </w:p>
    <w:p w14:paraId="43717A0C" w14:textId="77777777" w:rsidR="00A04F85" w:rsidRPr="00A04F85" w:rsidRDefault="00A04F85" w:rsidP="00A04F85">
      <w:pPr>
        <w:pStyle w:val="EndNoteBibliography"/>
        <w:spacing w:after="0"/>
        <w:ind w:left="720" w:hanging="720"/>
      </w:pPr>
      <w:r w:rsidRPr="00A04F85">
        <w:t xml:space="preserve">Charlesworth, B., and D. Charlesworth, 2010 </w:t>
      </w:r>
      <w:r w:rsidRPr="00A04F85">
        <w:rPr>
          <w:i/>
        </w:rPr>
        <w:t>Elements of Evolutionary Genetics</w:t>
      </w:r>
      <w:r w:rsidRPr="00A04F85">
        <w:t>. Roberts and Company, Greenwoord Village, Colorado, USA.</w:t>
      </w:r>
    </w:p>
    <w:p w14:paraId="74DA36E0" w14:textId="77777777" w:rsidR="00A04F85" w:rsidRPr="00A04F85" w:rsidRDefault="00A04F85" w:rsidP="00A04F85">
      <w:pPr>
        <w:pStyle w:val="EndNoteBibliography"/>
        <w:spacing w:after="0"/>
        <w:ind w:left="720" w:hanging="720"/>
      </w:pPr>
      <w:r w:rsidRPr="00A04F85">
        <w:t>Chesmore, K., J. Bartlett and S. M. Williams, 2018 The ubiquity of pleiotropy in human disease. Hum Genet 137</w:t>
      </w:r>
      <w:r w:rsidRPr="00A04F85">
        <w:rPr>
          <w:b/>
        </w:rPr>
        <w:t>:</w:t>
      </w:r>
      <w:r w:rsidRPr="00A04F85">
        <w:t xml:space="preserve"> 39-44.</w:t>
      </w:r>
    </w:p>
    <w:p w14:paraId="05BDCA00" w14:textId="77777777" w:rsidR="00A04F85" w:rsidRPr="00A04F85" w:rsidRDefault="00A04F85" w:rsidP="00A04F85">
      <w:pPr>
        <w:pStyle w:val="EndNoteBibliography"/>
        <w:spacing w:after="0"/>
        <w:ind w:left="720" w:hanging="720"/>
      </w:pPr>
      <w:r w:rsidRPr="00A04F85">
        <w:t>Crespi, B. J., 2000 The evolution of maladaptation. Heredity (Edinb) 84 ( Pt 6)</w:t>
      </w:r>
      <w:r w:rsidRPr="00A04F85">
        <w:rPr>
          <w:b/>
        </w:rPr>
        <w:t>:</w:t>
      </w:r>
      <w:r w:rsidRPr="00A04F85">
        <w:t xml:space="preserve"> 623-629.</w:t>
      </w:r>
    </w:p>
    <w:p w14:paraId="513E7708" w14:textId="77777777" w:rsidR="00A04F85" w:rsidRPr="00A04F85" w:rsidRDefault="00A04F85" w:rsidP="00A04F85">
      <w:pPr>
        <w:pStyle w:val="EndNoteBibliography"/>
        <w:spacing w:after="0"/>
        <w:ind w:left="720" w:hanging="720"/>
      </w:pPr>
      <w:r w:rsidRPr="00A04F85">
        <w:t xml:space="preserve">Darwin, C., and L. Kebler, 1859 </w:t>
      </w:r>
      <w:r w:rsidRPr="00A04F85">
        <w:rPr>
          <w:i/>
        </w:rPr>
        <w:t>On the origin of species by means of natural selection, or, The preservation of favoured races in the struggle for life</w:t>
      </w:r>
      <w:r w:rsidRPr="00A04F85">
        <w:t>. J. Murray, London.</w:t>
      </w:r>
    </w:p>
    <w:p w14:paraId="39DD6EED" w14:textId="77777777" w:rsidR="00A04F85" w:rsidRPr="00A04F85" w:rsidRDefault="00A04F85" w:rsidP="00A04F85">
      <w:pPr>
        <w:pStyle w:val="EndNoteBibliography"/>
        <w:spacing w:after="0"/>
        <w:ind w:left="720" w:hanging="720"/>
      </w:pPr>
      <w:r w:rsidRPr="00A04F85">
        <w:t>Dupeyron, M., K. S. Singh, C. Bass and A. Hayward, 2019 Evolution of Mutator transposable elements across eukaryotic diversity. Mob DNA 10</w:t>
      </w:r>
      <w:r w:rsidRPr="00A04F85">
        <w:rPr>
          <w:b/>
        </w:rPr>
        <w:t>:</w:t>
      </w:r>
      <w:r w:rsidRPr="00A04F85">
        <w:t xml:space="preserve"> 12.</w:t>
      </w:r>
    </w:p>
    <w:p w14:paraId="3ECB567C" w14:textId="77777777" w:rsidR="00A04F85" w:rsidRPr="00A04F85" w:rsidRDefault="00A04F85" w:rsidP="00A04F85">
      <w:pPr>
        <w:pStyle w:val="EndNoteBibliography"/>
        <w:spacing w:after="0"/>
        <w:ind w:left="720" w:hanging="720"/>
      </w:pPr>
      <w:r w:rsidRPr="00A04F85">
        <w:t>Ehrlich, P. R., and P. H. Raven, 1964 Butterflies and Plants - a Study in Coevolution. Evolution 18</w:t>
      </w:r>
      <w:r w:rsidRPr="00A04F85">
        <w:rPr>
          <w:b/>
        </w:rPr>
        <w:t>:</w:t>
      </w:r>
      <w:r w:rsidRPr="00A04F85">
        <w:t xml:space="preserve"> 586-608.</w:t>
      </w:r>
    </w:p>
    <w:p w14:paraId="61E20F70" w14:textId="77777777" w:rsidR="00A04F85" w:rsidRPr="00A04F85" w:rsidRDefault="00A04F85" w:rsidP="00A04F85">
      <w:pPr>
        <w:pStyle w:val="EndNoteBibliography"/>
        <w:spacing w:after="0"/>
        <w:ind w:left="720" w:hanging="720"/>
      </w:pPr>
      <w:r w:rsidRPr="00A04F85">
        <w:t xml:space="preserve">Eicker, F., 1967 Limit theorems for regressions with unequal and dependent errors, pp. 59-82 in </w:t>
      </w:r>
      <w:r w:rsidRPr="00A04F85">
        <w:rPr>
          <w:i/>
        </w:rPr>
        <w:t>Proceedings of the Fifth Berkeley Symposium on Mathematical Statistics and Probability, Volume 1: Statistics</w:t>
      </w:r>
      <w:r w:rsidRPr="00A04F85">
        <w:t>. University of California Press, Berkeley, Calif.</w:t>
      </w:r>
    </w:p>
    <w:p w14:paraId="4EA0C9C3" w14:textId="77777777" w:rsidR="00A04F85" w:rsidRPr="00A04F85" w:rsidRDefault="00A04F85" w:rsidP="00A04F85">
      <w:pPr>
        <w:pStyle w:val="EndNoteBibliography"/>
        <w:spacing w:after="0"/>
        <w:ind w:left="720" w:hanging="720"/>
      </w:pPr>
      <w:r w:rsidRPr="00A04F85">
        <w:lastRenderedPageBreak/>
        <w:t>Estes, S., and S. J. Arnold, 2007 Resolving the paradox of stasis: Models with stabilizing selection explain evolutionary divergence on all timescales. American Naturalist 169</w:t>
      </w:r>
      <w:r w:rsidRPr="00A04F85">
        <w:rPr>
          <w:b/>
        </w:rPr>
        <w:t>:</w:t>
      </w:r>
      <w:r w:rsidRPr="00A04F85">
        <w:t xml:space="preserve"> 227-244.</w:t>
      </w:r>
    </w:p>
    <w:p w14:paraId="7240137E" w14:textId="77777777" w:rsidR="00A04F85" w:rsidRPr="00A04F85" w:rsidRDefault="00A04F85" w:rsidP="00A04F85">
      <w:pPr>
        <w:pStyle w:val="EndNoteBibliography"/>
        <w:spacing w:after="0"/>
        <w:ind w:left="720" w:hanging="720"/>
      </w:pPr>
      <w:r w:rsidRPr="00A04F85">
        <w:t xml:space="preserve">Falconer, D. S. M., T. F. C., 1996 </w:t>
      </w:r>
      <w:r w:rsidRPr="00A04F85">
        <w:rPr>
          <w:i/>
        </w:rPr>
        <w:t>Introduction to Quantitative Genetics</w:t>
      </w:r>
      <w:r w:rsidRPr="00A04F85">
        <w:t>. Pearson Education Limited, Longmans Green, Harlow, Essex, UK.</w:t>
      </w:r>
    </w:p>
    <w:p w14:paraId="20DF631B" w14:textId="77777777" w:rsidR="00A04F85" w:rsidRPr="00A04F85" w:rsidRDefault="00A04F85" w:rsidP="00A04F85">
      <w:pPr>
        <w:pStyle w:val="EndNoteBibliography"/>
        <w:spacing w:after="0"/>
        <w:ind w:left="720" w:hanging="720"/>
      </w:pPr>
      <w:r w:rsidRPr="00A04F85">
        <w:t>Fisher, R. A., 1918 The correlation between relatives on the supposition of Mendelian inheritance. Transactions of the Royal Society of Edinburgh 52</w:t>
      </w:r>
      <w:r w:rsidRPr="00A04F85">
        <w:rPr>
          <w:b/>
        </w:rPr>
        <w:t>:</w:t>
      </w:r>
      <w:r w:rsidRPr="00A04F85">
        <w:t xml:space="preserve"> 399-433.</w:t>
      </w:r>
    </w:p>
    <w:p w14:paraId="06C90BC3" w14:textId="77777777" w:rsidR="00A04F85" w:rsidRPr="00A04F85" w:rsidRDefault="00A04F85" w:rsidP="00A04F85">
      <w:pPr>
        <w:pStyle w:val="EndNoteBibliography"/>
        <w:spacing w:after="0"/>
        <w:ind w:left="720" w:hanging="720"/>
      </w:pPr>
      <w:r w:rsidRPr="00A04F85">
        <w:t xml:space="preserve">Fisher, R. A., 1930 </w:t>
      </w:r>
      <w:r w:rsidRPr="00A04F85">
        <w:rPr>
          <w:i/>
        </w:rPr>
        <w:t>The genetical theory of natural selection</w:t>
      </w:r>
      <w:r w:rsidRPr="00A04F85">
        <w:t>. The Clarendon press, Oxford, UK.</w:t>
      </w:r>
    </w:p>
    <w:p w14:paraId="286B5311" w14:textId="77777777" w:rsidR="00A04F85" w:rsidRPr="00A04F85" w:rsidRDefault="00A04F85" w:rsidP="00A04F85">
      <w:pPr>
        <w:pStyle w:val="EndNoteBibliography"/>
        <w:spacing w:after="0"/>
        <w:ind w:left="720" w:hanging="720"/>
      </w:pPr>
      <w:r w:rsidRPr="00A04F85">
        <w:t>Fleming, W. H., 1979 Equilibrium Distributions of Continuous Polygenic Traits. Siam Journal on Applied Mathematics 36</w:t>
      </w:r>
      <w:r w:rsidRPr="00A04F85">
        <w:rPr>
          <w:b/>
        </w:rPr>
        <w:t>:</w:t>
      </w:r>
      <w:r w:rsidRPr="00A04F85">
        <w:t xml:space="preserve"> 148-168.</w:t>
      </w:r>
    </w:p>
    <w:p w14:paraId="117CBDC8" w14:textId="77777777" w:rsidR="00A04F85" w:rsidRPr="00A04F85" w:rsidRDefault="00A04F85" w:rsidP="00A04F85">
      <w:pPr>
        <w:pStyle w:val="EndNoteBibliography"/>
        <w:spacing w:after="0"/>
        <w:ind w:left="720" w:hanging="720"/>
      </w:pPr>
      <w:r w:rsidRPr="00A04F85">
        <w:t>Franssen, S. U., R. Kofler and C. Schlotterer, 2017 Uncovering the genetic signature of quantitative trait evolution with replicated time series data. Heredity (Edinb) 118</w:t>
      </w:r>
      <w:r w:rsidRPr="00A04F85">
        <w:rPr>
          <w:b/>
        </w:rPr>
        <w:t>:</w:t>
      </w:r>
      <w:r w:rsidRPr="00A04F85">
        <w:t xml:space="preserve"> 42-51.</w:t>
      </w:r>
    </w:p>
    <w:p w14:paraId="3702E183" w14:textId="77777777" w:rsidR="00A04F85" w:rsidRPr="00A04F85" w:rsidRDefault="00A04F85" w:rsidP="00A04F85">
      <w:pPr>
        <w:pStyle w:val="EndNoteBibliography"/>
        <w:spacing w:after="0"/>
        <w:ind w:left="720" w:hanging="720"/>
      </w:pPr>
      <w:r w:rsidRPr="00A04F85">
        <w:t>Gardon, H., C. Biderre-Petit, I. Jouan-Dufournel and G. Bronner, 2020 A drift-barrier model drives the genomic landscape of a structured bacterial population. Mol Ecol.</w:t>
      </w:r>
    </w:p>
    <w:p w14:paraId="3C54CA50" w14:textId="77777777" w:rsidR="00A04F85" w:rsidRPr="00A04F85" w:rsidRDefault="00A04F85" w:rsidP="00A04F85">
      <w:pPr>
        <w:pStyle w:val="EndNoteBibliography"/>
        <w:spacing w:after="0"/>
        <w:ind w:left="720" w:hanging="720"/>
      </w:pPr>
      <w:r w:rsidRPr="00A04F85">
        <w:t>Gilbert, K. J., and M. C. Whitlock, 2017 The genetics of adaptation to discrete heterogeneous environments: frequent mutation or large-effect alleles can allow range expansion. J Evol Biol 30</w:t>
      </w:r>
      <w:r w:rsidRPr="00A04F85">
        <w:rPr>
          <w:b/>
        </w:rPr>
        <w:t>:</w:t>
      </w:r>
      <w:r w:rsidRPr="00A04F85">
        <w:t xml:space="preserve"> 591-602.</w:t>
      </w:r>
    </w:p>
    <w:p w14:paraId="4E9CDF63" w14:textId="77777777" w:rsidR="00A04F85" w:rsidRPr="00A04F85" w:rsidRDefault="00A04F85" w:rsidP="00A04F85">
      <w:pPr>
        <w:pStyle w:val="EndNoteBibliography"/>
        <w:spacing w:after="0"/>
        <w:ind w:left="720" w:hanging="720"/>
      </w:pPr>
      <w:r w:rsidRPr="00A04F85">
        <w:t>Gillespie, J. H., 1981 Mutation Modification in a Random Environment. Evolution 35</w:t>
      </w:r>
      <w:r w:rsidRPr="00A04F85">
        <w:rPr>
          <w:b/>
        </w:rPr>
        <w:t>:</w:t>
      </w:r>
      <w:r w:rsidRPr="00A04F85">
        <w:t xml:space="preserve"> 468-476.</w:t>
      </w:r>
    </w:p>
    <w:p w14:paraId="5DAEE864" w14:textId="77777777" w:rsidR="00A04F85" w:rsidRPr="00A04F85" w:rsidRDefault="00A04F85" w:rsidP="00A04F85">
      <w:pPr>
        <w:pStyle w:val="EndNoteBibliography"/>
        <w:spacing w:after="0"/>
        <w:ind w:left="720" w:hanging="720"/>
      </w:pPr>
      <w:r w:rsidRPr="00A04F85">
        <w:t>Haller, B. C., and P. W. Messer, 2019 SLiM 3: Forward Genetic Simulations Beyond the Wright-Fisher Model. Molecular Biology and Evolution 36</w:t>
      </w:r>
      <w:r w:rsidRPr="00A04F85">
        <w:rPr>
          <w:b/>
        </w:rPr>
        <w:t>:</w:t>
      </w:r>
      <w:r w:rsidRPr="00A04F85">
        <w:t xml:space="preserve"> 632-637.</w:t>
      </w:r>
    </w:p>
    <w:p w14:paraId="60420A41" w14:textId="77777777" w:rsidR="00A04F85" w:rsidRPr="00A04F85" w:rsidRDefault="00A04F85" w:rsidP="00A04F85">
      <w:pPr>
        <w:pStyle w:val="EndNoteBibliography"/>
        <w:spacing w:after="0"/>
        <w:ind w:left="720" w:hanging="720"/>
      </w:pPr>
      <w:r w:rsidRPr="00A04F85">
        <w:t>Haller, B. C. M., P. W., 2016 SLiM: An Evolutionary Simulation Framework.</w:t>
      </w:r>
    </w:p>
    <w:p w14:paraId="6C30255C" w14:textId="77777777" w:rsidR="00A04F85" w:rsidRPr="00A04F85" w:rsidRDefault="00A04F85" w:rsidP="00A04F85">
      <w:pPr>
        <w:pStyle w:val="EndNoteBibliography"/>
        <w:spacing w:after="0"/>
        <w:ind w:left="720" w:hanging="720"/>
      </w:pPr>
      <w:r w:rsidRPr="00A04F85">
        <w:t>Hayes, A. F., and L. Cai, 2007 Using heteroskedasticity-consistent standard error estimators in OLS regression: An introduction and software implementation. Behavior Research Methods 39</w:t>
      </w:r>
      <w:r w:rsidRPr="00A04F85">
        <w:rPr>
          <w:b/>
        </w:rPr>
        <w:t>:</w:t>
      </w:r>
      <w:r w:rsidRPr="00A04F85">
        <w:t xml:space="preserve"> 709-722.</w:t>
      </w:r>
    </w:p>
    <w:p w14:paraId="044A0FAB" w14:textId="77777777" w:rsidR="00A04F85" w:rsidRPr="00A04F85" w:rsidRDefault="00A04F85" w:rsidP="00A04F85">
      <w:pPr>
        <w:pStyle w:val="EndNoteBibliography"/>
        <w:spacing w:after="0"/>
        <w:ind w:left="720" w:hanging="720"/>
      </w:pPr>
      <w:r w:rsidRPr="00A04F85">
        <w:t>Helton, J. C., and F. J. Davis, 2003 Latin hypercube sampling and the propagation of uncertainty in analyses of complex systems. Reliability Engineering &amp; System Safety 81</w:t>
      </w:r>
      <w:r w:rsidRPr="00A04F85">
        <w:rPr>
          <w:b/>
        </w:rPr>
        <w:t>:</w:t>
      </w:r>
      <w:r w:rsidRPr="00A04F85">
        <w:t xml:space="preserve"> 23-69.</w:t>
      </w:r>
    </w:p>
    <w:p w14:paraId="3095EA2D" w14:textId="77777777" w:rsidR="00A04F85" w:rsidRPr="00A04F85" w:rsidRDefault="00A04F85" w:rsidP="00A04F85">
      <w:pPr>
        <w:pStyle w:val="EndNoteBibliography"/>
        <w:spacing w:after="0"/>
        <w:ind w:left="720" w:hanging="720"/>
      </w:pPr>
      <w:r w:rsidRPr="00A04F85">
        <w:t>Hill, W. G., and A. Robertson, 1966 Effect of Linkage on Limits to Artificial Selection. Genetics Research 8</w:t>
      </w:r>
      <w:r w:rsidRPr="00A04F85">
        <w:rPr>
          <w:b/>
        </w:rPr>
        <w:t>:</w:t>
      </w:r>
      <w:r w:rsidRPr="00A04F85">
        <w:t xml:space="preserve"> 269-294.</w:t>
      </w:r>
    </w:p>
    <w:p w14:paraId="18A05261" w14:textId="77777777" w:rsidR="00A04F85" w:rsidRPr="00A04F85" w:rsidRDefault="00A04F85" w:rsidP="00A04F85">
      <w:pPr>
        <w:pStyle w:val="EndNoteBibliography"/>
        <w:spacing w:after="0"/>
        <w:ind w:left="720" w:hanging="720"/>
      </w:pPr>
      <w:r w:rsidRPr="00A04F85">
        <w:t>Hine, E., S. F. Chenoweth, H. D. Rundle and M. W. Blows, 2009 Characterizing the evolution of genetic variance using genetic covariance tensors. Philos Trans R Soc Lond B Biol Sci 364</w:t>
      </w:r>
      <w:r w:rsidRPr="00A04F85">
        <w:rPr>
          <w:b/>
        </w:rPr>
        <w:t>:</w:t>
      </w:r>
      <w:r w:rsidRPr="00A04F85">
        <w:t xml:space="preserve"> 1567-1578.</w:t>
      </w:r>
    </w:p>
    <w:p w14:paraId="6233CB8F" w14:textId="77777777" w:rsidR="00A04F85" w:rsidRPr="00A04F85" w:rsidRDefault="00A04F85" w:rsidP="00A04F85">
      <w:pPr>
        <w:pStyle w:val="EndNoteBibliography"/>
        <w:spacing w:after="0"/>
        <w:ind w:left="720" w:hanging="720"/>
      </w:pPr>
      <w:r w:rsidRPr="00A04F85">
        <w:t>Hodgins-Davis, A., D. P. Rice and J. P. Townsend, 2015 Gene Expression Evolves under a House-of-Cards Model of Stabilizing Selection. Mol Biol Evol 32</w:t>
      </w:r>
      <w:r w:rsidRPr="00A04F85">
        <w:rPr>
          <w:b/>
        </w:rPr>
        <w:t>:</w:t>
      </w:r>
      <w:r w:rsidRPr="00A04F85">
        <w:t xml:space="preserve"> 2130-2140.</w:t>
      </w:r>
    </w:p>
    <w:p w14:paraId="1C566C17" w14:textId="77777777" w:rsidR="00A04F85" w:rsidRPr="00A04F85" w:rsidRDefault="00A04F85" w:rsidP="00A04F85">
      <w:pPr>
        <w:pStyle w:val="EndNoteBibliography"/>
        <w:spacing w:after="0"/>
        <w:ind w:left="720" w:hanging="720"/>
      </w:pPr>
      <w:r w:rsidRPr="00A04F85">
        <w:t>Houle, D., 1998 How should we explain variation in the genetic variance of traits? Genetica 102-103</w:t>
      </w:r>
      <w:r w:rsidRPr="00A04F85">
        <w:rPr>
          <w:b/>
        </w:rPr>
        <w:t>:</w:t>
      </w:r>
      <w:r w:rsidRPr="00A04F85">
        <w:t xml:space="preserve"> 241-253.</w:t>
      </w:r>
    </w:p>
    <w:p w14:paraId="78C58709" w14:textId="77777777" w:rsidR="00A04F85" w:rsidRPr="00A04F85" w:rsidRDefault="00A04F85" w:rsidP="00A04F85">
      <w:pPr>
        <w:pStyle w:val="EndNoteBibliography"/>
        <w:spacing w:after="0"/>
        <w:ind w:left="720" w:hanging="720"/>
      </w:pPr>
      <w:r w:rsidRPr="00A04F85">
        <w:t>Houle, D., G. H. Bolstad, K. van der Linde and T. F. Hansen, 2017 Mutation predicts 40 million years of fly wing evolution. Nature 548</w:t>
      </w:r>
      <w:r w:rsidRPr="00A04F85">
        <w:rPr>
          <w:b/>
        </w:rPr>
        <w:t>:</w:t>
      </w:r>
      <w:r w:rsidRPr="00A04F85">
        <w:t xml:space="preserve"> 447-+.</w:t>
      </w:r>
    </w:p>
    <w:p w14:paraId="3E898BD6" w14:textId="77777777" w:rsidR="00A04F85" w:rsidRPr="00A04F85" w:rsidRDefault="00A04F85" w:rsidP="00A04F85">
      <w:pPr>
        <w:pStyle w:val="EndNoteBibliography"/>
        <w:spacing w:after="0"/>
        <w:ind w:left="720" w:hanging="720"/>
      </w:pPr>
      <w:r w:rsidRPr="00A04F85">
        <w:t xml:space="preserve">Huber, P. J., 1967 The behavior of maximum likelihood estimates under nonstandard conditions, pp. 221-233 in </w:t>
      </w:r>
      <w:r w:rsidRPr="00A04F85">
        <w:rPr>
          <w:i/>
        </w:rPr>
        <w:t xml:space="preserve">Proceedings of the Fifth Berkeley Symposium on </w:t>
      </w:r>
      <w:r w:rsidRPr="00A04F85">
        <w:rPr>
          <w:i/>
        </w:rPr>
        <w:lastRenderedPageBreak/>
        <w:t>Mathematical Statistics and Probability, Volume 1: Statistics</w:t>
      </w:r>
      <w:r w:rsidRPr="00A04F85">
        <w:t>. University of California Press, Berkeley, Calif.</w:t>
      </w:r>
    </w:p>
    <w:p w14:paraId="55770E5B" w14:textId="77777777" w:rsidR="00A04F85" w:rsidRPr="00A04F85" w:rsidRDefault="00A04F85" w:rsidP="00A04F85">
      <w:pPr>
        <w:pStyle w:val="EndNoteBibliography"/>
        <w:spacing w:after="0"/>
        <w:ind w:left="720" w:hanging="720"/>
      </w:pPr>
      <w:r w:rsidRPr="00A04F85">
        <w:t>Jin, P., and S. Agusti, 2018 Fast adaptation of tropical diatoms to increased warming with trade-offs. Sci Rep 8</w:t>
      </w:r>
      <w:r w:rsidRPr="00A04F85">
        <w:rPr>
          <w:b/>
        </w:rPr>
        <w:t>:</w:t>
      </w:r>
      <w:r w:rsidRPr="00A04F85">
        <w:t xml:space="preserve"> 17771.</w:t>
      </w:r>
    </w:p>
    <w:p w14:paraId="54CF8A2C" w14:textId="77777777" w:rsidR="00A04F85" w:rsidRPr="00A04F85" w:rsidRDefault="00A04F85" w:rsidP="00A04F85">
      <w:pPr>
        <w:pStyle w:val="EndNoteBibliography"/>
        <w:spacing w:after="0"/>
        <w:ind w:left="720" w:hanging="720"/>
      </w:pPr>
      <w:r w:rsidRPr="00A04F85">
        <w:t>Kagawa, K., and G. Takimoto, 2018 Hybridization can promote adaptive radiation by means of transgressive segregation. Ecol Lett 21</w:t>
      </w:r>
      <w:r w:rsidRPr="00A04F85">
        <w:rPr>
          <w:b/>
        </w:rPr>
        <w:t>:</w:t>
      </w:r>
      <w:r w:rsidRPr="00A04F85">
        <w:t xml:space="preserve"> 264-274.</w:t>
      </w:r>
    </w:p>
    <w:p w14:paraId="6A6FAA4C" w14:textId="77777777" w:rsidR="00A04F85" w:rsidRPr="00A04F85" w:rsidRDefault="00A04F85" w:rsidP="00A04F85">
      <w:pPr>
        <w:pStyle w:val="EndNoteBibliography"/>
        <w:spacing w:after="0"/>
        <w:ind w:left="720" w:hanging="720"/>
      </w:pPr>
      <w:r w:rsidRPr="00A04F85">
        <w:t>Kimura, M., 1965 A stochastic model concerning the maintenance of genetic variability in quantitative characters. Proc Natl Acad Sci U S A 54</w:t>
      </w:r>
      <w:r w:rsidRPr="00A04F85">
        <w:rPr>
          <w:b/>
        </w:rPr>
        <w:t>:</w:t>
      </w:r>
      <w:r w:rsidRPr="00A04F85">
        <w:t xml:space="preserve"> 731-736.</w:t>
      </w:r>
    </w:p>
    <w:p w14:paraId="6A24CB84" w14:textId="77777777" w:rsidR="00A04F85" w:rsidRPr="00A04F85" w:rsidRDefault="00A04F85" w:rsidP="00A04F85">
      <w:pPr>
        <w:pStyle w:val="EndNoteBibliography"/>
        <w:spacing w:after="0"/>
        <w:ind w:left="720" w:hanging="720"/>
      </w:pPr>
      <w:r w:rsidRPr="00A04F85">
        <w:t>Kimura, M., 1967 On Evolutionary Adjustment of Spontaneous Mutation Rates. Genetical Research 9</w:t>
      </w:r>
      <w:r w:rsidRPr="00A04F85">
        <w:rPr>
          <w:b/>
        </w:rPr>
        <w:t>:</w:t>
      </w:r>
      <w:r w:rsidRPr="00A04F85">
        <w:t xml:space="preserve"> 23-&amp;.</w:t>
      </w:r>
    </w:p>
    <w:p w14:paraId="12D08843" w14:textId="77777777" w:rsidR="00A04F85" w:rsidRPr="00A04F85" w:rsidRDefault="00A04F85" w:rsidP="00A04F85">
      <w:pPr>
        <w:pStyle w:val="EndNoteBibliography"/>
        <w:spacing w:after="0"/>
        <w:ind w:left="720" w:hanging="720"/>
      </w:pPr>
      <w:r w:rsidRPr="00A04F85">
        <w:t>Kimura, M., and J. F. Crow, 1964 The Number of Alleles That Can Be Maintained in a Finite Population. Genetics 49</w:t>
      </w:r>
      <w:r w:rsidRPr="00A04F85">
        <w:rPr>
          <w:b/>
        </w:rPr>
        <w:t>:</w:t>
      </w:r>
      <w:r w:rsidRPr="00A04F85">
        <w:t xml:space="preserve"> 725-738.</w:t>
      </w:r>
    </w:p>
    <w:p w14:paraId="06B07CCE" w14:textId="77777777" w:rsidR="00A04F85" w:rsidRPr="00A04F85" w:rsidRDefault="00A04F85" w:rsidP="00A04F85">
      <w:pPr>
        <w:pStyle w:val="EndNoteBibliography"/>
        <w:spacing w:after="0"/>
        <w:ind w:left="720" w:hanging="720"/>
      </w:pPr>
      <w:r w:rsidRPr="00A04F85">
        <w:t>LaBar, T., and C. Adami, 2017 Evolution of drift robustness in small populations. Nat Commun 8</w:t>
      </w:r>
      <w:r w:rsidRPr="00A04F85">
        <w:rPr>
          <w:b/>
        </w:rPr>
        <w:t>:</w:t>
      </w:r>
      <w:r w:rsidRPr="00A04F85">
        <w:t xml:space="preserve"> 1012.</w:t>
      </w:r>
    </w:p>
    <w:p w14:paraId="616D1138" w14:textId="77777777" w:rsidR="00A04F85" w:rsidRPr="00A04F85" w:rsidRDefault="00A04F85" w:rsidP="00A04F85">
      <w:pPr>
        <w:pStyle w:val="EndNoteBibliography"/>
        <w:spacing w:after="0"/>
        <w:ind w:left="720" w:hanging="720"/>
      </w:pPr>
      <w:r w:rsidRPr="00A04F85">
        <w:t>Lan, G., P. Sartori, S. Neumann, V. Sourjik and Y. Tu, 2012 The energy-speed-accuracy tradeoff in sensory adaptation. Nat Phys 8</w:t>
      </w:r>
      <w:r w:rsidRPr="00A04F85">
        <w:rPr>
          <w:b/>
        </w:rPr>
        <w:t>:</w:t>
      </w:r>
      <w:r w:rsidRPr="00A04F85">
        <w:t xml:space="preserve"> 422-428.</w:t>
      </w:r>
    </w:p>
    <w:p w14:paraId="50D7BD14" w14:textId="77777777" w:rsidR="00A04F85" w:rsidRPr="00A04F85" w:rsidRDefault="00A04F85" w:rsidP="00A04F85">
      <w:pPr>
        <w:pStyle w:val="EndNoteBibliography"/>
        <w:spacing w:after="0"/>
        <w:ind w:left="720" w:hanging="720"/>
      </w:pPr>
      <w:r w:rsidRPr="00A04F85">
        <w:t>Lande, R., 1975 The maintenance of genetic variability by mutation in a polygenic character with linked loci. Genet Res 26</w:t>
      </w:r>
      <w:r w:rsidRPr="00A04F85">
        <w:rPr>
          <w:b/>
        </w:rPr>
        <w:t>:</w:t>
      </w:r>
      <w:r w:rsidRPr="00A04F85">
        <w:t xml:space="preserve"> 221-235.</w:t>
      </w:r>
    </w:p>
    <w:p w14:paraId="19C7099B" w14:textId="77777777" w:rsidR="00A04F85" w:rsidRPr="00A04F85" w:rsidRDefault="00A04F85" w:rsidP="00A04F85">
      <w:pPr>
        <w:pStyle w:val="EndNoteBibliography"/>
        <w:spacing w:after="0"/>
        <w:ind w:left="720" w:hanging="720"/>
      </w:pPr>
      <w:r w:rsidRPr="00A04F85">
        <w:t>Lande, R., 1976 Natural-Selection and Random Genetic Drift in Phenotypic Evolution. Evolution 30</w:t>
      </w:r>
      <w:r w:rsidRPr="00A04F85">
        <w:rPr>
          <w:b/>
        </w:rPr>
        <w:t>:</w:t>
      </w:r>
      <w:r w:rsidRPr="00A04F85">
        <w:t xml:space="preserve"> 314-334.</w:t>
      </w:r>
    </w:p>
    <w:p w14:paraId="31DB3FFF" w14:textId="77777777" w:rsidR="00A04F85" w:rsidRPr="00A04F85" w:rsidRDefault="00A04F85" w:rsidP="00A04F85">
      <w:pPr>
        <w:pStyle w:val="EndNoteBibliography"/>
        <w:spacing w:after="0"/>
        <w:ind w:left="720" w:hanging="720"/>
      </w:pPr>
      <w:r w:rsidRPr="00A04F85">
        <w:t>Lande, R., 1979 Quantitative Genetic-Analysis of Multivariate Evolution, Applied to Brain - Body Size Allometry. Evolution 33</w:t>
      </w:r>
      <w:r w:rsidRPr="00A04F85">
        <w:rPr>
          <w:b/>
        </w:rPr>
        <w:t>:</w:t>
      </w:r>
      <w:r w:rsidRPr="00A04F85">
        <w:t xml:space="preserve"> 402-416.</w:t>
      </w:r>
    </w:p>
    <w:p w14:paraId="491225AB" w14:textId="77777777" w:rsidR="00A04F85" w:rsidRPr="00A04F85" w:rsidRDefault="00A04F85" w:rsidP="00A04F85">
      <w:pPr>
        <w:pStyle w:val="EndNoteBibliography"/>
        <w:spacing w:after="0"/>
        <w:ind w:left="720" w:hanging="720"/>
      </w:pPr>
      <w:r w:rsidRPr="00A04F85">
        <w:t>Lande, R., and S. Shannon, 1996 The role of genetic variation in adaptation and population persistence in a changing environment. Evolution 50</w:t>
      </w:r>
      <w:r w:rsidRPr="00A04F85">
        <w:rPr>
          <w:b/>
        </w:rPr>
        <w:t>:</w:t>
      </w:r>
      <w:r w:rsidRPr="00A04F85">
        <w:t xml:space="preserve"> 434-437.</w:t>
      </w:r>
    </w:p>
    <w:p w14:paraId="0BBD878C" w14:textId="77777777" w:rsidR="00A04F85" w:rsidRPr="00A04F85" w:rsidRDefault="00A04F85" w:rsidP="00A04F85">
      <w:pPr>
        <w:pStyle w:val="EndNoteBibliography"/>
        <w:spacing w:after="0"/>
        <w:ind w:left="720" w:hanging="720"/>
      </w:pPr>
      <w:r w:rsidRPr="00A04F85">
        <w:t>Lasky, J. R., 2019 Eco-evolutionary community turnover following environmental change. Evol Appl 12</w:t>
      </w:r>
      <w:r w:rsidRPr="00A04F85">
        <w:rPr>
          <w:b/>
        </w:rPr>
        <w:t>:</w:t>
      </w:r>
      <w:r w:rsidRPr="00A04F85">
        <w:t xml:space="preserve"> 1434-1448.</w:t>
      </w:r>
    </w:p>
    <w:p w14:paraId="2D35B955" w14:textId="77777777" w:rsidR="00A04F85" w:rsidRPr="00A04F85" w:rsidRDefault="00A04F85" w:rsidP="00A04F85">
      <w:pPr>
        <w:pStyle w:val="EndNoteBibliography"/>
        <w:spacing w:after="0"/>
        <w:ind w:left="720" w:hanging="720"/>
      </w:pPr>
      <w:r w:rsidRPr="00A04F85">
        <w:t>Le Corre, V., and A. Kremer, 2012 The genetic differentiation at quantitative trait loci under local adaptation. Molecular Ecology 21</w:t>
      </w:r>
      <w:r w:rsidRPr="00A04F85">
        <w:rPr>
          <w:b/>
        </w:rPr>
        <w:t>:</w:t>
      </w:r>
      <w:r w:rsidRPr="00A04F85">
        <w:t xml:space="preserve"> 1548-1566.</w:t>
      </w:r>
    </w:p>
    <w:p w14:paraId="6C000B9B" w14:textId="77777777" w:rsidR="00A04F85" w:rsidRPr="00A04F85" w:rsidRDefault="00A04F85" w:rsidP="00A04F85">
      <w:pPr>
        <w:pStyle w:val="EndNoteBibliography"/>
        <w:spacing w:after="0"/>
        <w:ind w:left="720" w:hanging="720"/>
      </w:pPr>
      <w:r w:rsidRPr="00A04F85">
        <w:t>Leigh, E. G., 1970 Natural Selection and Mutability. American Naturalist 104</w:t>
      </w:r>
      <w:r w:rsidRPr="00A04F85">
        <w:rPr>
          <w:b/>
        </w:rPr>
        <w:t>:</w:t>
      </w:r>
      <w:r w:rsidRPr="00A04F85">
        <w:t xml:space="preserve"> 301-&amp;.</w:t>
      </w:r>
    </w:p>
    <w:p w14:paraId="066D677C" w14:textId="77777777" w:rsidR="00A04F85" w:rsidRPr="00A04F85" w:rsidRDefault="00A04F85" w:rsidP="00A04F85">
      <w:pPr>
        <w:pStyle w:val="EndNoteBibliography"/>
        <w:spacing w:after="0"/>
        <w:ind w:left="720" w:hanging="720"/>
      </w:pPr>
      <w:r w:rsidRPr="00A04F85">
        <w:t>Lenski, R. E., and P. D. Sniegowski, 1995 "Adaptive mutation": the debate goes on. Science 269</w:t>
      </w:r>
      <w:r w:rsidRPr="00A04F85">
        <w:rPr>
          <w:b/>
        </w:rPr>
        <w:t>:</w:t>
      </w:r>
      <w:r w:rsidRPr="00A04F85">
        <w:t xml:space="preserve"> 285-288.</w:t>
      </w:r>
    </w:p>
    <w:p w14:paraId="46F34CC3" w14:textId="77777777" w:rsidR="00A04F85" w:rsidRPr="00A04F85" w:rsidRDefault="00A04F85" w:rsidP="00A04F85">
      <w:pPr>
        <w:pStyle w:val="EndNoteBibliography"/>
        <w:spacing w:after="0"/>
        <w:ind w:left="720" w:hanging="720"/>
      </w:pPr>
      <w:r w:rsidRPr="00A04F85">
        <w:t>Lewontin, R. C., 1970 The units of selection. Annual review of ecology and systematics</w:t>
      </w:r>
      <w:r w:rsidRPr="00A04F85">
        <w:rPr>
          <w:b/>
        </w:rPr>
        <w:t>:</w:t>
      </w:r>
      <w:r w:rsidRPr="00A04F85">
        <w:t xml:space="preserve"> 1-18.</w:t>
      </w:r>
    </w:p>
    <w:p w14:paraId="3FC56051" w14:textId="77777777" w:rsidR="00A04F85" w:rsidRPr="00A04F85" w:rsidRDefault="00A04F85" w:rsidP="00A04F85">
      <w:pPr>
        <w:pStyle w:val="EndNoteBibliography"/>
        <w:spacing w:after="0"/>
        <w:ind w:left="720" w:hanging="720"/>
      </w:pPr>
      <w:r w:rsidRPr="00A04F85">
        <w:t xml:space="preserve">Lindeman, R. H. M., P.F. Gold, R.Z., 1980 </w:t>
      </w:r>
      <w:r w:rsidRPr="00A04F85">
        <w:rPr>
          <w:i/>
        </w:rPr>
        <w:t>Introduction to Bivariate and Multivariate Analysis</w:t>
      </w:r>
      <w:r w:rsidRPr="00A04F85">
        <w:t>. Scott, Foresman, Glenview, IL.</w:t>
      </w:r>
    </w:p>
    <w:p w14:paraId="249B9742" w14:textId="77777777" w:rsidR="00A04F85" w:rsidRPr="00A04F85" w:rsidRDefault="00A04F85" w:rsidP="00A04F85">
      <w:pPr>
        <w:pStyle w:val="EndNoteBibliography"/>
        <w:ind w:left="720" w:hanging="720"/>
      </w:pPr>
      <w:r w:rsidRPr="00A04F85">
        <w:rPr>
          <w:sz w:val="20"/>
        </w:rPr>
        <w:t>Long, J. A.</w:t>
      </w:r>
      <w:r w:rsidRPr="00A04F85">
        <w:t>, 2020 jtools: Analysis and Presentation of Social Scientific Data</w:t>
      </w:r>
    </w:p>
    <w:p w14:paraId="1383F0C1" w14:textId="77777777" w:rsidR="00A04F85" w:rsidRPr="00A04F85" w:rsidRDefault="00A04F85" w:rsidP="00A04F85">
      <w:pPr>
        <w:pStyle w:val="EndNoteBibliography"/>
        <w:spacing w:after="0"/>
      </w:pPr>
    </w:p>
    <w:p w14:paraId="726FCA00" w14:textId="77777777" w:rsidR="00A04F85" w:rsidRPr="00A04F85" w:rsidRDefault="00A04F85" w:rsidP="00A04F85">
      <w:pPr>
        <w:pStyle w:val="EndNoteBibliography"/>
        <w:spacing w:after="0"/>
        <w:ind w:left="720" w:hanging="720"/>
      </w:pPr>
      <w:r w:rsidRPr="00A04F85">
        <w:t>Lumley, T., P. Diehr, S. Emerson and L. Chen, 2002 The importance of the normality assumption in large public health data sets. Annu Rev Public Health 23</w:t>
      </w:r>
      <w:r w:rsidRPr="00A04F85">
        <w:rPr>
          <w:b/>
        </w:rPr>
        <w:t>:</w:t>
      </w:r>
      <w:r w:rsidRPr="00A04F85">
        <w:t xml:space="preserve"> 151-169.</w:t>
      </w:r>
    </w:p>
    <w:p w14:paraId="3C6BA387" w14:textId="77777777" w:rsidR="00A04F85" w:rsidRPr="00A04F85" w:rsidRDefault="00A04F85" w:rsidP="00A04F85">
      <w:pPr>
        <w:pStyle w:val="EndNoteBibliography"/>
        <w:spacing w:after="0"/>
        <w:ind w:left="720" w:hanging="720"/>
      </w:pPr>
      <w:r w:rsidRPr="00A04F85">
        <w:t>Lynch, M., 2010 Evolution of the mutation rate. Trends Genet 26</w:t>
      </w:r>
      <w:r w:rsidRPr="00A04F85">
        <w:rPr>
          <w:b/>
        </w:rPr>
        <w:t>:</w:t>
      </w:r>
      <w:r w:rsidRPr="00A04F85">
        <w:t xml:space="preserve"> 345-352.</w:t>
      </w:r>
    </w:p>
    <w:p w14:paraId="62168504" w14:textId="77777777" w:rsidR="00A04F85" w:rsidRPr="00A04F85" w:rsidRDefault="00A04F85" w:rsidP="00A04F85">
      <w:pPr>
        <w:pStyle w:val="EndNoteBibliography"/>
        <w:spacing w:after="0"/>
        <w:ind w:left="720" w:hanging="720"/>
      </w:pPr>
      <w:r w:rsidRPr="00A04F85">
        <w:t>Lynch, M., M. S. Ackerman, J. F. Gout, H. Long, W. Sung</w:t>
      </w:r>
      <w:r w:rsidRPr="00A04F85">
        <w:rPr>
          <w:i/>
        </w:rPr>
        <w:t xml:space="preserve"> et al.</w:t>
      </w:r>
      <w:r w:rsidRPr="00A04F85">
        <w:t>, 2016 Genetic drift, selection and the evolution of the mutation rate. Nat Rev Genet 17</w:t>
      </w:r>
      <w:r w:rsidRPr="00A04F85">
        <w:rPr>
          <w:b/>
        </w:rPr>
        <w:t>:</w:t>
      </w:r>
      <w:r w:rsidRPr="00A04F85">
        <w:t xml:space="preserve"> 704-714.</w:t>
      </w:r>
    </w:p>
    <w:p w14:paraId="24467CBE" w14:textId="77777777" w:rsidR="00A04F85" w:rsidRPr="00A04F85" w:rsidRDefault="00A04F85" w:rsidP="00A04F85">
      <w:pPr>
        <w:pStyle w:val="EndNoteBibliography"/>
        <w:spacing w:after="0"/>
        <w:ind w:left="720" w:hanging="720"/>
      </w:pPr>
      <w:r w:rsidRPr="00A04F85">
        <w:t>Lynch, M., and W. Gabriel, 1983 Phenotypic evolution and parthenogenesis. The American Naturalist 122</w:t>
      </w:r>
      <w:r w:rsidRPr="00A04F85">
        <w:rPr>
          <w:b/>
        </w:rPr>
        <w:t>:</w:t>
      </w:r>
      <w:r w:rsidRPr="00A04F85">
        <w:t xml:space="preserve"> 745-764.</w:t>
      </w:r>
    </w:p>
    <w:p w14:paraId="1E9FF6C0" w14:textId="77777777" w:rsidR="00A04F85" w:rsidRPr="00A04F85" w:rsidRDefault="00A04F85" w:rsidP="00A04F85">
      <w:pPr>
        <w:pStyle w:val="EndNoteBibliography"/>
        <w:spacing w:after="0"/>
        <w:ind w:left="720" w:hanging="720"/>
      </w:pPr>
      <w:r w:rsidRPr="00A04F85">
        <w:t>Lynch, M., and W. Gabriel, 1990 Mutation Load and the Survival of Small Populations. Evolution 44</w:t>
      </w:r>
      <w:r w:rsidRPr="00A04F85">
        <w:rPr>
          <w:b/>
        </w:rPr>
        <w:t>:</w:t>
      </w:r>
      <w:r w:rsidRPr="00A04F85">
        <w:t xml:space="preserve"> 1725-1737.</w:t>
      </w:r>
    </w:p>
    <w:p w14:paraId="17133056" w14:textId="77777777" w:rsidR="00A04F85" w:rsidRPr="00A04F85" w:rsidRDefault="00A04F85" w:rsidP="00A04F85">
      <w:pPr>
        <w:pStyle w:val="EndNoteBibliography"/>
        <w:spacing w:after="0"/>
        <w:ind w:left="720" w:hanging="720"/>
      </w:pPr>
      <w:r w:rsidRPr="00A04F85">
        <w:lastRenderedPageBreak/>
        <w:t>Lynch, M., and R. Lande, 1998 The critical effective size for a genetically secure population. Animal Conservation 1</w:t>
      </w:r>
      <w:r w:rsidRPr="00A04F85">
        <w:rPr>
          <w:b/>
        </w:rPr>
        <w:t>:</w:t>
      </w:r>
      <w:r w:rsidRPr="00A04F85">
        <w:t xml:space="preserve"> 70-72.</w:t>
      </w:r>
    </w:p>
    <w:p w14:paraId="57B73856" w14:textId="77777777" w:rsidR="00A04F85" w:rsidRPr="00A04F85" w:rsidRDefault="00A04F85" w:rsidP="00A04F85">
      <w:pPr>
        <w:pStyle w:val="EndNoteBibliography"/>
        <w:spacing w:after="0"/>
        <w:ind w:left="720" w:hanging="720"/>
      </w:pPr>
      <w:r w:rsidRPr="00A04F85">
        <w:t>Malcom, J. W., 2011 Evolution of Competitive Ability: An Adaptation Speed vs. Accuracy Tradeoff Rooted in Gene Network Size. Plos One 6.</w:t>
      </w:r>
    </w:p>
    <w:p w14:paraId="6899F74F" w14:textId="77777777" w:rsidR="00A04F85" w:rsidRPr="00A04F85" w:rsidRDefault="00A04F85" w:rsidP="00A04F85">
      <w:pPr>
        <w:pStyle w:val="EndNoteBibliography"/>
        <w:spacing w:after="0"/>
        <w:ind w:left="720" w:hanging="720"/>
      </w:pPr>
      <w:r w:rsidRPr="00A04F85">
        <w:t>Marques, D. A., J. I. Meier and O. Seehausen, 2019 A Combinatorial View on Speciation and Adaptive Radiation. Trends Ecol Evol 34</w:t>
      </w:r>
      <w:r w:rsidRPr="00A04F85">
        <w:rPr>
          <w:b/>
        </w:rPr>
        <w:t>:</w:t>
      </w:r>
      <w:r w:rsidRPr="00A04F85">
        <w:t xml:space="preserve"> 531-544.</w:t>
      </w:r>
    </w:p>
    <w:p w14:paraId="371D6944" w14:textId="77777777" w:rsidR="00A04F85" w:rsidRPr="00A04F85" w:rsidRDefault="00A04F85" w:rsidP="00A04F85">
      <w:pPr>
        <w:pStyle w:val="EndNoteBibliography"/>
        <w:spacing w:after="0"/>
        <w:ind w:left="720" w:hanging="720"/>
      </w:pPr>
      <w:r w:rsidRPr="00A04F85">
        <w:t>Matic, I., 2019 Mutation Rate Heterogeneity Increases Odds of Survival in Unpredictable Environments. Mol Cell 75</w:t>
      </w:r>
      <w:r w:rsidRPr="00A04F85">
        <w:rPr>
          <w:b/>
        </w:rPr>
        <w:t>:</w:t>
      </w:r>
      <w:r w:rsidRPr="00A04F85">
        <w:t xml:space="preserve"> 421-425.</w:t>
      </w:r>
    </w:p>
    <w:p w14:paraId="76CDEB46" w14:textId="77777777" w:rsidR="00A04F85" w:rsidRPr="00A04F85" w:rsidRDefault="00A04F85" w:rsidP="00A04F85">
      <w:pPr>
        <w:pStyle w:val="EndNoteBibliography"/>
        <w:spacing w:after="0"/>
        <w:ind w:left="720" w:hanging="720"/>
      </w:pPr>
      <w:r w:rsidRPr="00A04F85">
        <w:t>Matic, I., M. Radman, F. Taddei, B. Picard, C. Doit</w:t>
      </w:r>
      <w:r w:rsidRPr="00A04F85">
        <w:rPr>
          <w:i/>
        </w:rPr>
        <w:t xml:space="preserve"> et al.</w:t>
      </w:r>
      <w:r w:rsidRPr="00A04F85">
        <w:t>, 1997 Highly variable mutation rates in commensal and pathogenic Escherichia coli. Science 277</w:t>
      </w:r>
      <w:r w:rsidRPr="00A04F85">
        <w:rPr>
          <w:b/>
        </w:rPr>
        <w:t>:</w:t>
      </w:r>
      <w:r w:rsidRPr="00A04F85">
        <w:t xml:space="preserve"> 1833-1834.</w:t>
      </w:r>
    </w:p>
    <w:p w14:paraId="10543C9A" w14:textId="77777777" w:rsidR="00A04F85" w:rsidRPr="00A04F85" w:rsidRDefault="00A04F85" w:rsidP="00A04F85">
      <w:pPr>
        <w:pStyle w:val="EndNoteBibliography"/>
        <w:spacing w:after="0"/>
        <w:ind w:left="720" w:hanging="720"/>
      </w:pPr>
      <w:r w:rsidRPr="00A04F85">
        <w:t>Melo, D., G. Garcia, A. Hubbe, A. P. Assis and G. Marroig, 2015 EvolQG - An R package for evolutionary quantitative genetics. F1000Research 4</w:t>
      </w:r>
      <w:r w:rsidRPr="00A04F85">
        <w:rPr>
          <w:b/>
        </w:rPr>
        <w:t>:</w:t>
      </w:r>
      <w:r w:rsidRPr="00A04F85">
        <w:t xml:space="preserve"> 925.</w:t>
      </w:r>
    </w:p>
    <w:p w14:paraId="12E19A1A" w14:textId="77777777" w:rsidR="00A04F85" w:rsidRPr="00A04F85" w:rsidRDefault="00A04F85" w:rsidP="00A04F85">
      <w:pPr>
        <w:pStyle w:val="EndNoteBibliography"/>
        <w:spacing w:after="0"/>
        <w:ind w:left="720" w:hanging="720"/>
      </w:pPr>
      <w:r w:rsidRPr="00A04F85">
        <w:t>Murren, C. J., J. R. Auld, H. Callahan, C. K. Ghalambor, C. A. Handelsman</w:t>
      </w:r>
      <w:r w:rsidRPr="00A04F85">
        <w:rPr>
          <w:i/>
        </w:rPr>
        <w:t xml:space="preserve"> et al.</w:t>
      </w:r>
      <w:r w:rsidRPr="00A04F85">
        <w:t>, 2015 Constraints on the evolution of phenotypic plasticity: limits and costs of phenotype and plasticity. Heredity (Edinb) 115</w:t>
      </w:r>
      <w:r w:rsidRPr="00A04F85">
        <w:rPr>
          <w:b/>
        </w:rPr>
        <w:t>:</w:t>
      </w:r>
      <w:r w:rsidRPr="00A04F85">
        <w:t xml:space="preserve"> 293-301.</w:t>
      </w:r>
    </w:p>
    <w:p w14:paraId="7640CE60" w14:textId="77777777" w:rsidR="00A04F85" w:rsidRPr="00A04F85" w:rsidRDefault="00A04F85" w:rsidP="00A04F85">
      <w:pPr>
        <w:pStyle w:val="EndNoteBibliography"/>
        <w:spacing w:after="0"/>
        <w:ind w:left="720" w:hanging="720"/>
      </w:pPr>
      <w:r w:rsidRPr="00A04F85">
        <w:t>Nesse, R. M., 2005 Maladaptation and natural selection. Q Rev Biol 80</w:t>
      </w:r>
      <w:r w:rsidRPr="00A04F85">
        <w:rPr>
          <w:b/>
        </w:rPr>
        <w:t>:</w:t>
      </w:r>
      <w:r w:rsidRPr="00A04F85">
        <w:t xml:space="preserve"> 62-70.</w:t>
      </w:r>
    </w:p>
    <w:p w14:paraId="689B1B5A" w14:textId="77777777" w:rsidR="00A04F85" w:rsidRPr="00A04F85" w:rsidRDefault="00A04F85" w:rsidP="00A04F85">
      <w:pPr>
        <w:pStyle w:val="EndNoteBibliography"/>
        <w:spacing w:after="0"/>
        <w:ind w:left="720" w:hanging="720"/>
      </w:pPr>
      <w:r w:rsidRPr="00A04F85">
        <w:t>Ohta, T., 1973 Slightly Deleterious Mutant Substitutions in Evolution. Nature 246</w:t>
      </w:r>
      <w:r w:rsidRPr="00A04F85">
        <w:rPr>
          <w:b/>
        </w:rPr>
        <w:t>:</w:t>
      </w:r>
      <w:r w:rsidRPr="00A04F85">
        <w:t xml:space="preserve"> 96-98.</w:t>
      </w:r>
    </w:p>
    <w:p w14:paraId="5512680F" w14:textId="77777777" w:rsidR="00A04F85" w:rsidRPr="00A04F85" w:rsidRDefault="00A04F85" w:rsidP="00A04F85">
      <w:pPr>
        <w:pStyle w:val="EndNoteBibliography"/>
        <w:spacing w:after="0"/>
        <w:ind w:left="720" w:hanging="720"/>
      </w:pPr>
      <w:r w:rsidRPr="00A04F85">
        <w:t>Oostra, V., M. Saastamoinen, B. J. Zwaan and C. W. Wheat, 2018 Strong phenotypic plasticity limits potential for evolutionary responses to climate change. Nat Commun 9</w:t>
      </w:r>
      <w:r w:rsidRPr="00A04F85">
        <w:rPr>
          <w:b/>
        </w:rPr>
        <w:t>:</w:t>
      </w:r>
      <w:r w:rsidRPr="00A04F85">
        <w:t xml:space="preserve"> 1005.</w:t>
      </w:r>
    </w:p>
    <w:p w14:paraId="26CDADD5" w14:textId="77777777" w:rsidR="00A04F85" w:rsidRPr="00A04F85" w:rsidRDefault="00A04F85" w:rsidP="00A04F85">
      <w:pPr>
        <w:pStyle w:val="EndNoteBibliography"/>
        <w:spacing w:after="0"/>
        <w:ind w:left="720" w:hanging="720"/>
      </w:pPr>
      <w:r w:rsidRPr="00A04F85">
        <w:t>Orr, H. A., 1998 The Population Genetics of Adaptation: The Distribution of Factors Fixed during Adaptive Evolution. Evolution 52</w:t>
      </w:r>
      <w:r w:rsidRPr="00A04F85">
        <w:rPr>
          <w:b/>
        </w:rPr>
        <w:t>:</w:t>
      </w:r>
      <w:r w:rsidRPr="00A04F85">
        <w:t xml:space="preserve"> 935-949.</w:t>
      </w:r>
    </w:p>
    <w:p w14:paraId="57492A7F" w14:textId="77777777" w:rsidR="00A04F85" w:rsidRPr="00A04F85" w:rsidRDefault="00A04F85" w:rsidP="00A04F85">
      <w:pPr>
        <w:pStyle w:val="EndNoteBibliography"/>
        <w:spacing w:after="0"/>
        <w:ind w:left="720" w:hanging="720"/>
      </w:pPr>
      <w:r w:rsidRPr="00A04F85">
        <w:t>Orr, H. A., 2000 Adaptation and the cost of complexity. Evolution 54</w:t>
      </w:r>
      <w:r w:rsidRPr="00A04F85">
        <w:rPr>
          <w:b/>
        </w:rPr>
        <w:t>:</w:t>
      </w:r>
      <w:r w:rsidRPr="00A04F85">
        <w:t xml:space="preserve"> 13-20.</w:t>
      </w:r>
    </w:p>
    <w:p w14:paraId="13B53598" w14:textId="77777777" w:rsidR="00A04F85" w:rsidRPr="00A04F85" w:rsidRDefault="00A04F85" w:rsidP="00A04F85">
      <w:pPr>
        <w:pStyle w:val="EndNoteBibliography"/>
        <w:spacing w:after="0"/>
        <w:ind w:left="720" w:hanging="720"/>
      </w:pPr>
      <w:r w:rsidRPr="00A04F85">
        <w:t>Ortiz-Barrientos, D., J. Engelstadter and L. H. Rieseberg, 2016 Recombination Rate Evolution and the Origin of Species. Trends in Ecology &amp; Evolution 31</w:t>
      </w:r>
      <w:r w:rsidRPr="00A04F85">
        <w:rPr>
          <w:b/>
        </w:rPr>
        <w:t>:</w:t>
      </w:r>
      <w:r w:rsidRPr="00A04F85">
        <w:t xml:space="preserve"> 226-236.</w:t>
      </w:r>
    </w:p>
    <w:p w14:paraId="078E6D57" w14:textId="77777777" w:rsidR="00A04F85" w:rsidRPr="00A04F85" w:rsidRDefault="00A04F85" w:rsidP="00A04F85">
      <w:pPr>
        <w:pStyle w:val="EndNoteBibliography"/>
        <w:spacing w:after="0"/>
        <w:ind w:left="720" w:hanging="720"/>
      </w:pPr>
      <w:r w:rsidRPr="00A04F85">
        <w:t>Otto, S. P., 2009 The Evolutionary Enigma of Sex. American Naturalist 174</w:t>
      </w:r>
      <w:r w:rsidRPr="00A04F85">
        <w:rPr>
          <w:b/>
        </w:rPr>
        <w:t>:</w:t>
      </w:r>
      <w:r w:rsidRPr="00A04F85">
        <w:t xml:space="preserve"> S1-S14.</w:t>
      </w:r>
    </w:p>
    <w:p w14:paraId="45972905" w14:textId="77777777" w:rsidR="00A04F85" w:rsidRPr="00A04F85" w:rsidRDefault="00A04F85" w:rsidP="00A04F85">
      <w:pPr>
        <w:pStyle w:val="EndNoteBibliography"/>
        <w:spacing w:after="0"/>
        <w:ind w:left="720" w:hanging="720"/>
      </w:pPr>
      <w:r w:rsidRPr="00A04F85">
        <w:t>R Developmental Core Team, 2019 R: A language and environment for statistical computing, pp. R Foundation for Statistical Computing, Vienna, Austria.</w:t>
      </w:r>
    </w:p>
    <w:p w14:paraId="18648103" w14:textId="77777777" w:rsidR="00A04F85" w:rsidRPr="00A04F85" w:rsidRDefault="00A04F85" w:rsidP="00A04F85">
      <w:pPr>
        <w:pStyle w:val="EndNoteBibliography"/>
        <w:spacing w:after="0"/>
        <w:ind w:left="720" w:hanging="720"/>
      </w:pPr>
      <w:r w:rsidRPr="00A04F85">
        <w:t>Schlichting, C. D., 1986 The Evolution of Phenotypic Plasticity in Plants. Annual Review of Ecology and Systematics 17</w:t>
      </w:r>
      <w:r w:rsidRPr="00A04F85">
        <w:rPr>
          <w:b/>
        </w:rPr>
        <w:t>:</w:t>
      </w:r>
      <w:r w:rsidRPr="00A04F85">
        <w:t xml:space="preserve"> 667-693.</w:t>
      </w:r>
    </w:p>
    <w:p w14:paraId="7B12AA96" w14:textId="77777777" w:rsidR="00A04F85" w:rsidRPr="00A04F85" w:rsidRDefault="00A04F85" w:rsidP="00A04F85">
      <w:pPr>
        <w:pStyle w:val="EndNoteBibliography"/>
        <w:spacing w:after="0"/>
        <w:ind w:left="720" w:hanging="720"/>
      </w:pPr>
      <w:r w:rsidRPr="00A04F85">
        <w:t>Sniegowski, P. D., P. J. Gerrish and R. E. Lenski, 1997 Evolution of high mutation rates in experimental populations of E. coli. Nature 387</w:t>
      </w:r>
      <w:r w:rsidRPr="00A04F85">
        <w:rPr>
          <w:b/>
        </w:rPr>
        <w:t>:</w:t>
      </w:r>
      <w:r w:rsidRPr="00A04F85">
        <w:t xml:space="preserve"> 703-705.</w:t>
      </w:r>
    </w:p>
    <w:p w14:paraId="51D05248" w14:textId="77777777" w:rsidR="00A04F85" w:rsidRPr="00A04F85" w:rsidRDefault="00A04F85" w:rsidP="00A04F85">
      <w:pPr>
        <w:pStyle w:val="EndNoteBibliography"/>
        <w:spacing w:after="0"/>
        <w:ind w:left="720" w:hanging="720"/>
      </w:pPr>
      <w:r w:rsidRPr="00A04F85">
        <w:t>Stapley, J., P. G. D. Feulner, S. E. Johnston, A. W. Santure and C. M. Smadja, 2017 Variation in recombination frequency and distribution across eukaryotes: patterns and processes. Philos Trans R Soc Lond B Biol Sci 372.</w:t>
      </w:r>
    </w:p>
    <w:p w14:paraId="3AAB3AFA" w14:textId="77777777" w:rsidR="00A04F85" w:rsidRPr="00A04F85" w:rsidRDefault="00A04F85" w:rsidP="00A04F85">
      <w:pPr>
        <w:pStyle w:val="EndNoteBibliography"/>
        <w:spacing w:after="0"/>
        <w:ind w:left="720" w:hanging="720"/>
      </w:pPr>
      <w:r w:rsidRPr="00A04F85">
        <w:t>Sztepanacz, J. L., and M. W. Blows, 2017 Artificial Selection to Increase the Phenotypic Variance in gmax Fails. Am Nat 190</w:t>
      </w:r>
      <w:r w:rsidRPr="00A04F85">
        <w:rPr>
          <w:b/>
        </w:rPr>
        <w:t>:</w:t>
      </w:r>
      <w:r w:rsidRPr="00A04F85">
        <w:t xml:space="preserve"> 707-723.</w:t>
      </w:r>
    </w:p>
    <w:p w14:paraId="33173002" w14:textId="77777777" w:rsidR="00A04F85" w:rsidRPr="00A04F85" w:rsidRDefault="00A04F85" w:rsidP="00A04F85">
      <w:pPr>
        <w:pStyle w:val="EndNoteBibliography"/>
        <w:spacing w:after="0"/>
        <w:ind w:left="720" w:hanging="720"/>
      </w:pPr>
      <w:r w:rsidRPr="00A04F85">
        <w:t>Thornton, K. R., 2019 Polygenic Adaptation to an Environmental Shift: Temporal Dynamics of Variation Under Gaussian Stabilizing Selection and Additive Effects on a Single Trait. Genetics 213</w:t>
      </w:r>
      <w:r w:rsidRPr="00A04F85">
        <w:rPr>
          <w:b/>
        </w:rPr>
        <w:t>:</w:t>
      </w:r>
      <w:r w:rsidRPr="00A04F85">
        <w:t xml:space="preserve"> 1513-1530.</w:t>
      </w:r>
    </w:p>
    <w:p w14:paraId="6B4AA454" w14:textId="77777777" w:rsidR="00A04F85" w:rsidRPr="00A04F85" w:rsidRDefault="00A04F85" w:rsidP="00A04F85">
      <w:pPr>
        <w:pStyle w:val="EndNoteBibliography"/>
        <w:spacing w:after="0"/>
        <w:ind w:left="720" w:hanging="720"/>
      </w:pPr>
      <w:r w:rsidRPr="00A04F85">
        <w:t>Turelli, M., 1984 Heritable Genetic-Variation Via Mutation Selection Balance - Lerch Zeta Meets the Abdominal Bristle. Theoretical Population Biology 25</w:t>
      </w:r>
      <w:r w:rsidRPr="00A04F85">
        <w:rPr>
          <w:b/>
        </w:rPr>
        <w:t>:</w:t>
      </w:r>
      <w:r w:rsidRPr="00A04F85">
        <w:t xml:space="preserve"> 138-193.</w:t>
      </w:r>
    </w:p>
    <w:p w14:paraId="2111CF37" w14:textId="77777777" w:rsidR="00A04F85" w:rsidRPr="00A04F85" w:rsidRDefault="00A04F85" w:rsidP="00A04F85">
      <w:pPr>
        <w:pStyle w:val="EndNoteBibliography"/>
        <w:spacing w:after="0"/>
        <w:ind w:left="720" w:hanging="720"/>
      </w:pPr>
      <w:r w:rsidRPr="00A04F85">
        <w:t>van Kleunen, M., and M. Fischer, 2005 Constraints on the evolution of adaptive phenotypic plasticity in plants. New Phytol 166</w:t>
      </w:r>
      <w:r w:rsidRPr="00A04F85">
        <w:rPr>
          <w:b/>
        </w:rPr>
        <w:t>:</w:t>
      </w:r>
      <w:r w:rsidRPr="00A04F85">
        <w:t xml:space="preserve"> 49-60.</w:t>
      </w:r>
    </w:p>
    <w:p w14:paraId="1EB846DD" w14:textId="77777777" w:rsidR="00A04F85" w:rsidRPr="00A04F85" w:rsidRDefault="00A04F85" w:rsidP="00A04F85">
      <w:pPr>
        <w:pStyle w:val="EndNoteBibliography"/>
        <w:spacing w:after="0"/>
        <w:ind w:left="720" w:hanging="720"/>
      </w:pPr>
      <w:r w:rsidRPr="00A04F85">
        <w:t xml:space="preserve">Walsh, B., and M. Lynch, 2018 </w:t>
      </w:r>
      <w:r w:rsidRPr="00A04F85">
        <w:rPr>
          <w:i/>
        </w:rPr>
        <w:t>Evolution and selection of quantitative traits</w:t>
      </w:r>
      <w:r w:rsidRPr="00A04F85">
        <w:t>. Oxford University Press, New York, NY.</w:t>
      </w:r>
    </w:p>
    <w:p w14:paraId="4D33E564" w14:textId="77777777" w:rsidR="00A04F85" w:rsidRPr="00A04F85" w:rsidRDefault="00A04F85" w:rsidP="00A04F85">
      <w:pPr>
        <w:pStyle w:val="EndNoteBibliography"/>
        <w:spacing w:after="0"/>
        <w:ind w:left="720" w:hanging="720"/>
      </w:pPr>
      <w:r w:rsidRPr="00A04F85">
        <w:lastRenderedPageBreak/>
        <w:t>Walter, G. M., J. D. Aguirre, M. W. Blows and D. Ortiz-Barrientos, 2018 Evolution of Genetic Variance during Adaptive Radiation. The American Naturalist 191</w:t>
      </w:r>
      <w:r w:rsidRPr="00A04F85">
        <w:rPr>
          <w:b/>
        </w:rPr>
        <w:t>:</w:t>
      </w:r>
      <w:r w:rsidRPr="00A04F85">
        <w:t xml:space="preserve"> E108-E128.</w:t>
      </w:r>
    </w:p>
    <w:p w14:paraId="60D1D6A0" w14:textId="77777777" w:rsidR="00A04F85" w:rsidRPr="00A04F85" w:rsidRDefault="00A04F85" w:rsidP="00A04F85">
      <w:pPr>
        <w:pStyle w:val="EndNoteBibliography"/>
        <w:spacing w:after="0"/>
        <w:ind w:left="720" w:hanging="720"/>
      </w:pPr>
      <w:r w:rsidRPr="00A04F85">
        <w:t>White, H., 1980 A Heteroskedasticity-Consistent Covariance-Matrix Estimator and a Direct Test for Heteroskedasticity. Econometrica 48</w:t>
      </w:r>
      <w:r w:rsidRPr="00A04F85">
        <w:rPr>
          <w:b/>
        </w:rPr>
        <w:t>:</w:t>
      </w:r>
      <w:r w:rsidRPr="00A04F85">
        <w:t xml:space="preserve"> 817-838.</w:t>
      </w:r>
    </w:p>
    <w:p w14:paraId="504A6A67" w14:textId="77777777" w:rsidR="00A04F85" w:rsidRPr="00A04F85" w:rsidRDefault="00A04F85" w:rsidP="00A04F85">
      <w:pPr>
        <w:pStyle w:val="EndNoteBibliography"/>
        <w:spacing w:after="0"/>
        <w:ind w:left="720" w:hanging="720"/>
      </w:pPr>
      <w:r w:rsidRPr="00A04F85">
        <w:t>Xu, L., H. Chen, X. Hu, R. Zhang, Z. Zhang</w:t>
      </w:r>
      <w:r w:rsidRPr="00A04F85">
        <w:rPr>
          <w:i/>
        </w:rPr>
        <w:t xml:space="preserve"> et al.</w:t>
      </w:r>
      <w:r w:rsidRPr="00A04F85">
        <w:t>, 2006 Average gene length is highly conserved in prokaryotes and eukaryotes and diverges only between the two kingdoms. Mol Biol Evol 23</w:t>
      </w:r>
      <w:r w:rsidRPr="00A04F85">
        <w:rPr>
          <w:b/>
        </w:rPr>
        <w:t>:</w:t>
      </w:r>
      <w:r w:rsidRPr="00A04F85">
        <w:t xml:space="preserve"> 1107-1108.</w:t>
      </w:r>
    </w:p>
    <w:p w14:paraId="422BF610" w14:textId="77777777" w:rsidR="00A04F85" w:rsidRPr="00A04F85" w:rsidRDefault="00A04F85" w:rsidP="00A04F85">
      <w:pPr>
        <w:pStyle w:val="EndNoteBibliography"/>
        <w:spacing w:after="0"/>
        <w:ind w:left="720" w:hanging="720"/>
      </w:pPr>
      <w:r w:rsidRPr="00A04F85">
        <w:t>Zhang, X. S., 2012 Fisher's geometrical model of fitness landscape and variance in fitness within a changing environment. Evolution 66</w:t>
      </w:r>
      <w:r w:rsidRPr="00A04F85">
        <w:rPr>
          <w:b/>
        </w:rPr>
        <w:t>:</w:t>
      </w:r>
      <w:r w:rsidRPr="00A04F85">
        <w:t xml:space="preserve"> 2350-2368.</w:t>
      </w:r>
    </w:p>
    <w:p w14:paraId="2825CA95" w14:textId="77777777" w:rsidR="00A04F85" w:rsidRPr="00A04F85" w:rsidRDefault="00A04F85" w:rsidP="00A04F85">
      <w:pPr>
        <w:pStyle w:val="EndNoteBibliography"/>
        <w:ind w:left="720" w:hanging="720"/>
      </w:pPr>
      <w:r w:rsidRPr="00A04F85">
        <w:t>Zhang, X. S., and W. G. Hill, 2002 Joint effects of pleiotropic selection and stabilizing selection on the maintenance of quantitative genetic variation at mutation-selection balance. Genetics 162</w:t>
      </w:r>
      <w:r w:rsidRPr="00A04F85">
        <w:rPr>
          <w:b/>
        </w:rPr>
        <w:t>:</w:t>
      </w:r>
      <w:r w:rsidRPr="00A04F85">
        <w:t xml:space="preserve"> 459-471.</w:t>
      </w:r>
    </w:p>
    <w:p w14:paraId="1C337693" w14:textId="2B8BAAD7"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63" w:name="_Toc55740083"/>
      <w:r>
        <w:t>Acknowledgments</w:t>
      </w:r>
      <w:bookmarkEnd w:id="63"/>
    </w:p>
    <w:p w14:paraId="4AD99DD5" w14:textId="2615B9B9"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Honours.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Ortiz-Barrientos" w:date="2020-11-08T15:53:00Z" w:initials="DO">
    <w:p w14:paraId="23A3FAA4" w14:textId="1E64B208" w:rsidR="00B522DA" w:rsidRDefault="00B522DA">
      <w:pPr>
        <w:pStyle w:val="CommentText"/>
      </w:pPr>
      <w:r>
        <w:rPr>
          <w:rStyle w:val="CommentReference"/>
        </w:rPr>
        <w:annotationRef/>
      </w:r>
      <w:r>
        <w:t xml:space="preserve">Perhaps add an explanation now if you have the space. </w:t>
      </w:r>
    </w:p>
  </w:comment>
  <w:comment w:id="48" w:author="Nicholas Obrien" w:date="2020-11-08T19:05:00Z" w:initials="NO">
    <w:p w14:paraId="2A86F83E" w14:textId="790B27A4" w:rsidR="00B8457D" w:rsidRDefault="00B8457D">
      <w:pPr>
        <w:pStyle w:val="CommentText"/>
      </w:pPr>
      <w:r>
        <w:rPr>
          <w:rStyle w:val="CommentReference"/>
        </w:rPr>
        <w:annotationRef/>
      </w:r>
      <w:r>
        <w:t>Updated with X1, X2, X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3FAA4" w15:done="0"/>
  <w15:commentEx w15:paraId="2A86F8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3FAA4" w16cid:durableId="235292EC"/>
  <w16cid:commentId w16cid:paraId="2A86F83E" w16cid:durableId="2352C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510DC" w14:textId="77777777" w:rsidR="00593041" w:rsidRDefault="00593041" w:rsidP="00015F5C">
      <w:pPr>
        <w:spacing w:after="0" w:line="240" w:lineRule="auto"/>
      </w:pPr>
      <w:r>
        <w:separator/>
      </w:r>
    </w:p>
  </w:endnote>
  <w:endnote w:type="continuationSeparator" w:id="0">
    <w:p w14:paraId="35539F5D" w14:textId="77777777" w:rsidR="00593041" w:rsidRDefault="0059304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B522DA" w:rsidRDefault="00B522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817DE4" w14:textId="77777777" w:rsidR="00B522DA" w:rsidRDefault="00B52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CBE2C" w14:textId="77777777" w:rsidR="00593041" w:rsidRDefault="00593041" w:rsidP="00015F5C">
      <w:pPr>
        <w:spacing w:after="0" w:line="240" w:lineRule="auto"/>
      </w:pPr>
      <w:r>
        <w:separator/>
      </w:r>
    </w:p>
  </w:footnote>
  <w:footnote w:type="continuationSeparator" w:id="0">
    <w:p w14:paraId="36F928CC" w14:textId="77777777" w:rsidR="00593041" w:rsidRDefault="00593041"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Obrien">
    <w15:presenceInfo w15:providerId="AD" w15:userId="S::nicholas.obrien1@uqconnect.edu.au::c1517fa9-6e68-4d4d-b3a7-964a40b04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9&lt;/item&gt;&lt;item&gt;70&lt;/item&gt;&lt;item&gt;86&lt;/item&gt;&lt;item&gt;95&lt;/item&gt;&lt;item&gt;97&lt;/item&gt;&lt;item&gt;111&lt;/item&gt;&lt;item&gt;124&lt;/item&gt;&lt;item&gt;129&lt;/item&gt;&lt;item&gt;131&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557&lt;/item&gt;&lt;item&gt;578&lt;/item&gt;&lt;item&gt;589&lt;/item&gt;&lt;item&gt;590&lt;/item&gt;&lt;item&gt;591&lt;/item&gt;&lt;item&gt;592&lt;/item&gt;&lt;item&gt;598&lt;/item&gt;&lt;item&gt;607&lt;/item&gt;&lt;item&gt;608&lt;/item&gt;&lt;item&gt;609&lt;/item&gt;&lt;item&gt;627&lt;/item&gt;&lt;item&gt;629&lt;/item&gt;&lt;item&gt;664&lt;/item&gt;&lt;item&gt;741&lt;/item&gt;&lt;item&gt;744&lt;/item&gt;&lt;item&gt;781&lt;/item&gt;&lt;item&gt;792&lt;/item&gt;&lt;item&gt;797&lt;/item&gt;&lt;item&gt;798&lt;/item&gt;&lt;item&gt;799&lt;/item&gt;&lt;item&gt;814&lt;/item&gt;&lt;item&gt;815&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7C8"/>
    <w:rsid w:val="000C5101"/>
    <w:rsid w:val="000C5C66"/>
    <w:rsid w:val="000C6F68"/>
    <w:rsid w:val="000C7FEB"/>
    <w:rsid w:val="000D0954"/>
    <w:rsid w:val="000D0C8A"/>
    <w:rsid w:val="000D3074"/>
    <w:rsid w:val="000D392A"/>
    <w:rsid w:val="000D52A0"/>
    <w:rsid w:val="000D5653"/>
    <w:rsid w:val="000D5855"/>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709"/>
    <w:rsid w:val="001A699F"/>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FFD"/>
    <w:rsid w:val="003C13A0"/>
    <w:rsid w:val="003C2EEC"/>
    <w:rsid w:val="003C342F"/>
    <w:rsid w:val="003C40D3"/>
    <w:rsid w:val="003C752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E75"/>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758A"/>
    <w:rsid w:val="004C7C15"/>
    <w:rsid w:val="004D17FE"/>
    <w:rsid w:val="004D1B80"/>
    <w:rsid w:val="004D21B7"/>
    <w:rsid w:val="004D379F"/>
    <w:rsid w:val="004D4A4F"/>
    <w:rsid w:val="004D5200"/>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491A"/>
    <w:rsid w:val="00505B06"/>
    <w:rsid w:val="00506A3F"/>
    <w:rsid w:val="00510A8E"/>
    <w:rsid w:val="0052182A"/>
    <w:rsid w:val="00521BDE"/>
    <w:rsid w:val="005229A9"/>
    <w:rsid w:val="00523F2A"/>
    <w:rsid w:val="00524974"/>
    <w:rsid w:val="00527FB6"/>
    <w:rsid w:val="00530138"/>
    <w:rsid w:val="00530BA9"/>
    <w:rsid w:val="00531A2F"/>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68DB"/>
    <w:rsid w:val="005F7695"/>
    <w:rsid w:val="005F7EBD"/>
    <w:rsid w:val="00600A5E"/>
    <w:rsid w:val="00601A1C"/>
    <w:rsid w:val="0060202D"/>
    <w:rsid w:val="00605CD1"/>
    <w:rsid w:val="00607709"/>
    <w:rsid w:val="006105D8"/>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CDC"/>
    <w:rsid w:val="0069125B"/>
    <w:rsid w:val="0069389C"/>
    <w:rsid w:val="00694149"/>
    <w:rsid w:val="006943D2"/>
    <w:rsid w:val="00695B77"/>
    <w:rsid w:val="0069695A"/>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A04"/>
    <w:rsid w:val="006B6C5E"/>
    <w:rsid w:val="006B749A"/>
    <w:rsid w:val="006C2E10"/>
    <w:rsid w:val="006C2FF1"/>
    <w:rsid w:val="006C35AB"/>
    <w:rsid w:val="006C39DF"/>
    <w:rsid w:val="006C6E9D"/>
    <w:rsid w:val="006D15A5"/>
    <w:rsid w:val="006D2E7D"/>
    <w:rsid w:val="006E0C52"/>
    <w:rsid w:val="006E4195"/>
    <w:rsid w:val="006E4266"/>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308A8"/>
    <w:rsid w:val="00730A5F"/>
    <w:rsid w:val="007310F0"/>
    <w:rsid w:val="00732322"/>
    <w:rsid w:val="007361D7"/>
    <w:rsid w:val="007410E2"/>
    <w:rsid w:val="00742DB2"/>
    <w:rsid w:val="0074306B"/>
    <w:rsid w:val="00743ED1"/>
    <w:rsid w:val="00745548"/>
    <w:rsid w:val="0074585A"/>
    <w:rsid w:val="00746280"/>
    <w:rsid w:val="00747D26"/>
    <w:rsid w:val="00747EBA"/>
    <w:rsid w:val="00750B46"/>
    <w:rsid w:val="0075119E"/>
    <w:rsid w:val="00751735"/>
    <w:rsid w:val="00751DFB"/>
    <w:rsid w:val="00751F19"/>
    <w:rsid w:val="00752EB2"/>
    <w:rsid w:val="007534AB"/>
    <w:rsid w:val="0075385C"/>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A055C"/>
    <w:rsid w:val="007A0610"/>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39D0"/>
    <w:rsid w:val="007F3EDF"/>
    <w:rsid w:val="007F6053"/>
    <w:rsid w:val="008001B1"/>
    <w:rsid w:val="00802332"/>
    <w:rsid w:val="00806E7E"/>
    <w:rsid w:val="00806EE9"/>
    <w:rsid w:val="00806FBF"/>
    <w:rsid w:val="00807D63"/>
    <w:rsid w:val="008104CD"/>
    <w:rsid w:val="00810FF4"/>
    <w:rsid w:val="00811551"/>
    <w:rsid w:val="00811DD4"/>
    <w:rsid w:val="00811F03"/>
    <w:rsid w:val="0081361F"/>
    <w:rsid w:val="008138B8"/>
    <w:rsid w:val="00813D48"/>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35D"/>
    <w:rsid w:val="008F5551"/>
    <w:rsid w:val="008F6927"/>
    <w:rsid w:val="008F71C5"/>
    <w:rsid w:val="0090040A"/>
    <w:rsid w:val="00902153"/>
    <w:rsid w:val="0090468E"/>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302A4"/>
    <w:rsid w:val="00930481"/>
    <w:rsid w:val="00932713"/>
    <w:rsid w:val="00932F54"/>
    <w:rsid w:val="00932F5D"/>
    <w:rsid w:val="0093316D"/>
    <w:rsid w:val="009346B5"/>
    <w:rsid w:val="009348D8"/>
    <w:rsid w:val="00936E4B"/>
    <w:rsid w:val="0094166B"/>
    <w:rsid w:val="00942D14"/>
    <w:rsid w:val="0094420C"/>
    <w:rsid w:val="009458F3"/>
    <w:rsid w:val="00947D44"/>
    <w:rsid w:val="009512D4"/>
    <w:rsid w:val="00951BC2"/>
    <w:rsid w:val="00952652"/>
    <w:rsid w:val="00955465"/>
    <w:rsid w:val="00957C39"/>
    <w:rsid w:val="009623F1"/>
    <w:rsid w:val="00962428"/>
    <w:rsid w:val="009625A0"/>
    <w:rsid w:val="00962C3F"/>
    <w:rsid w:val="00964ABC"/>
    <w:rsid w:val="009656F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2AA6"/>
    <w:rsid w:val="00993860"/>
    <w:rsid w:val="009943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4298"/>
    <w:rsid w:val="00A2552C"/>
    <w:rsid w:val="00A31B07"/>
    <w:rsid w:val="00A32649"/>
    <w:rsid w:val="00A3418C"/>
    <w:rsid w:val="00A34DE1"/>
    <w:rsid w:val="00A3591D"/>
    <w:rsid w:val="00A373BE"/>
    <w:rsid w:val="00A40AF8"/>
    <w:rsid w:val="00A412D3"/>
    <w:rsid w:val="00A42D19"/>
    <w:rsid w:val="00A444B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AE3"/>
    <w:rsid w:val="00A71D70"/>
    <w:rsid w:val="00A72E83"/>
    <w:rsid w:val="00A73681"/>
    <w:rsid w:val="00A76698"/>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E5B"/>
    <w:rsid w:val="00B43D42"/>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BAF"/>
    <w:rsid w:val="00B81C6E"/>
    <w:rsid w:val="00B8339E"/>
    <w:rsid w:val="00B84227"/>
    <w:rsid w:val="00B8457D"/>
    <w:rsid w:val="00B85126"/>
    <w:rsid w:val="00B8586A"/>
    <w:rsid w:val="00B869F1"/>
    <w:rsid w:val="00B91181"/>
    <w:rsid w:val="00B91DA8"/>
    <w:rsid w:val="00B93C9D"/>
    <w:rsid w:val="00B93CEB"/>
    <w:rsid w:val="00B96C00"/>
    <w:rsid w:val="00B976F8"/>
    <w:rsid w:val="00BA09B5"/>
    <w:rsid w:val="00BA20A8"/>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73DE"/>
    <w:rsid w:val="00BD0A45"/>
    <w:rsid w:val="00BD1A88"/>
    <w:rsid w:val="00BD20DB"/>
    <w:rsid w:val="00BD29BC"/>
    <w:rsid w:val="00BD3E5C"/>
    <w:rsid w:val="00BD417F"/>
    <w:rsid w:val="00BE099B"/>
    <w:rsid w:val="00BE154E"/>
    <w:rsid w:val="00BE2813"/>
    <w:rsid w:val="00BE7E96"/>
    <w:rsid w:val="00BF02F4"/>
    <w:rsid w:val="00BF19A3"/>
    <w:rsid w:val="00BF3DF0"/>
    <w:rsid w:val="00BF4521"/>
    <w:rsid w:val="00BF6376"/>
    <w:rsid w:val="00BF6B6F"/>
    <w:rsid w:val="00BF7D6A"/>
    <w:rsid w:val="00C00205"/>
    <w:rsid w:val="00C003A0"/>
    <w:rsid w:val="00C01BEE"/>
    <w:rsid w:val="00C05DB1"/>
    <w:rsid w:val="00C05F7B"/>
    <w:rsid w:val="00C06593"/>
    <w:rsid w:val="00C07CE2"/>
    <w:rsid w:val="00C07F70"/>
    <w:rsid w:val="00C1051F"/>
    <w:rsid w:val="00C111FE"/>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1073"/>
    <w:rsid w:val="00C51B1B"/>
    <w:rsid w:val="00C51B89"/>
    <w:rsid w:val="00C5203F"/>
    <w:rsid w:val="00C531F0"/>
    <w:rsid w:val="00C53F88"/>
    <w:rsid w:val="00C572BD"/>
    <w:rsid w:val="00C57EA4"/>
    <w:rsid w:val="00C62E44"/>
    <w:rsid w:val="00C64158"/>
    <w:rsid w:val="00C642BC"/>
    <w:rsid w:val="00C6606F"/>
    <w:rsid w:val="00C66C57"/>
    <w:rsid w:val="00C67E19"/>
    <w:rsid w:val="00C75497"/>
    <w:rsid w:val="00C75A77"/>
    <w:rsid w:val="00C76857"/>
    <w:rsid w:val="00C81D6D"/>
    <w:rsid w:val="00C8200E"/>
    <w:rsid w:val="00C84D45"/>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5A62"/>
    <w:rsid w:val="00CE774A"/>
    <w:rsid w:val="00CF0087"/>
    <w:rsid w:val="00CF18B8"/>
    <w:rsid w:val="00CF1900"/>
    <w:rsid w:val="00CF2D34"/>
    <w:rsid w:val="00CF3C11"/>
    <w:rsid w:val="00CF4327"/>
    <w:rsid w:val="00CF5269"/>
    <w:rsid w:val="00CF62CD"/>
    <w:rsid w:val="00D00F43"/>
    <w:rsid w:val="00D01AE6"/>
    <w:rsid w:val="00D034B5"/>
    <w:rsid w:val="00D035BE"/>
    <w:rsid w:val="00D03748"/>
    <w:rsid w:val="00D04013"/>
    <w:rsid w:val="00D06BF1"/>
    <w:rsid w:val="00D07FD2"/>
    <w:rsid w:val="00D10BBC"/>
    <w:rsid w:val="00D11D5A"/>
    <w:rsid w:val="00D123F5"/>
    <w:rsid w:val="00D135BA"/>
    <w:rsid w:val="00D16B1E"/>
    <w:rsid w:val="00D175F6"/>
    <w:rsid w:val="00D17A7B"/>
    <w:rsid w:val="00D214BD"/>
    <w:rsid w:val="00D22373"/>
    <w:rsid w:val="00D24332"/>
    <w:rsid w:val="00D244C3"/>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672B"/>
    <w:rsid w:val="00D86970"/>
    <w:rsid w:val="00D8787D"/>
    <w:rsid w:val="00D91010"/>
    <w:rsid w:val="00D930DC"/>
    <w:rsid w:val="00D93FB7"/>
    <w:rsid w:val="00D94207"/>
    <w:rsid w:val="00D952B4"/>
    <w:rsid w:val="00D96297"/>
    <w:rsid w:val="00D97C25"/>
    <w:rsid w:val="00DA1F80"/>
    <w:rsid w:val="00DA3108"/>
    <w:rsid w:val="00DA3FD7"/>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1C3E"/>
    <w:rsid w:val="00E1306F"/>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57E"/>
    <w:rsid w:val="00E3615F"/>
    <w:rsid w:val="00E36478"/>
    <w:rsid w:val="00E36C86"/>
    <w:rsid w:val="00E37971"/>
    <w:rsid w:val="00E414AC"/>
    <w:rsid w:val="00E42B5E"/>
    <w:rsid w:val="00E4323D"/>
    <w:rsid w:val="00E434E1"/>
    <w:rsid w:val="00E43B8A"/>
    <w:rsid w:val="00E4499B"/>
    <w:rsid w:val="00E45B36"/>
    <w:rsid w:val="00E45E81"/>
    <w:rsid w:val="00E5299C"/>
    <w:rsid w:val="00E536F7"/>
    <w:rsid w:val="00E545B1"/>
    <w:rsid w:val="00E56334"/>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646"/>
    <w:rsid w:val="00E93C5B"/>
    <w:rsid w:val="00E94032"/>
    <w:rsid w:val="00E94038"/>
    <w:rsid w:val="00E9475F"/>
    <w:rsid w:val="00E948CE"/>
    <w:rsid w:val="00E9666C"/>
    <w:rsid w:val="00EA003C"/>
    <w:rsid w:val="00EA1E67"/>
    <w:rsid w:val="00EA3377"/>
    <w:rsid w:val="00EA48B2"/>
    <w:rsid w:val="00EB0171"/>
    <w:rsid w:val="00EB117F"/>
    <w:rsid w:val="00EB2203"/>
    <w:rsid w:val="00EB3C50"/>
    <w:rsid w:val="00EB5AF9"/>
    <w:rsid w:val="00EB6401"/>
    <w:rsid w:val="00EB6E80"/>
    <w:rsid w:val="00EB70C0"/>
    <w:rsid w:val="00EB735F"/>
    <w:rsid w:val="00EB7B17"/>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771C"/>
    <w:rsid w:val="00EF778B"/>
    <w:rsid w:val="00EF7908"/>
    <w:rsid w:val="00EF7B9C"/>
    <w:rsid w:val="00EF7C81"/>
    <w:rsid w:val="00F01346"/>
    <w:rsid w:val="00F02297"/>
    <w:rsid w:val="00F022A7"/>
    <w:rsid w:val="00F02ECF"/>
    <w:rsid w:val="00F04602"/>
    <w:rsid w:val="00F04D37"/>
    <w:rsid w:val="00F063E5"/>
    <w:rsid w:val="00F06FE7"/>
    <w:rsid w:val="00F0719B"/>
    <w:rsid w:val="00F10E64"/>
    <w:rsid w:val="00F120DB"/>
    <w:rsid w:val="00F1407F"/>
    <w:rsid w:val="00F144A4"/>
    <w:rsid w:val="00F147D5"/>
    <w:rsid w:val="00F17580"/>
    <w:rsid w:val="00F21383"/>
    <w:rsid w:val="00F2298B"/>
    <w:rsid w:val="00F22ADC"/>
    <w:rsid w:val="00F23C01"/>
    <w:rsid w:val="00F23C54"/>
    <w:rsid w:val="00F255E0"/>
    <w:rsid w:val="00F2743A"/>
    <w:rsid w:val="00F27E46"/>
    <w:rsid w:val="00F3005C"/>
    <w:rsid w:val="00F30D9D"/>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D8"/>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D51"/>
    <w:rsid w:val="00FA2E9B"/>
    <w:rsid w:val="00FA3D19"/>
    <w:rsid w:val="00FA4826"/>
    <w:rsid w:val="00FA506A"/>
    <w:rsid w:val="00FA5458"/>
    <w:rsid w:val="00FA6A2D"/>
    <w:rsid w:val="00FA6E19"/>
    <w:rsid w:val="00FA75EE"/>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52182A"/>
    <w:pPr>
      <w:tabs>
        <w:tab w:val="right" w:pos="9010"/>
      </w:tabs>
      <w:spacing w:before="360" w:after="360"/>
      <w:jc w:val="center"/>
    </w:pPr>
    <w:rPr>
      <w:rFonts w:asciiTheme="minorHAnsi" w:hAnsiTheme="minorHAnsi" w:cstheme="minorHAnsi"/>
      <w:b/>
      <w:bCs/>
      <w:caps/>
      <w:sz w:val="22"/>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DF4B86-430D-4905-A7BD-07FE1A85F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4</Pages>
  <Words>28216</Words>
  <Characters>160833</Characters>
  <Application>Microsoft Office Word</Application>
  <DocSecurity>0</DocSecurity>
  <Lines>1340</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9</cp:revision>
  <dcterms:created xsi:type="dcterms:W3CDTF">2020-11-08T08:27:00Z</dcterms:created>
  <dcterms:modified xsi:type="dcterms:W3CDTF">2020-11-08T09:08:00Z</dcterms:modified>
</cp:coreProperties>
</file>